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diagrams/data1.xml" ContentType="application/vnd.openxmlformats-officedocument.drawingml.diagramData+xml"/>
  <Override PartName="/word/diagrams/layout1.xml" ContentType="application/vnd.openxmlformats-officedocument.drawingml.diagramLayout+xml"/>
  <Override PartName="/word/diagrams/quickStyle1.xml" ContentType="application/vnd.openxmlformats-officedocument.drawingml.diagramStyle+xml"/>
  <Override PartName="/word/diagrams/colors1.xml" ContentType="application/vnd.openxmlformats-officedocument.drawingml.diagramColors+xml"/>
  <Override PartName="/word/diagrams/drawing1.xml" ContentType="application/vnd.ms-office.drawingml.diagramDrawing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FE8A276" w14:textId="0DE4146C" w:rsidR="004B5670" w:rsidRDefault="00BC4227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C16261">
        <w:rPr>
          <w:rFonts w:ascii="Times New Roman" w:hAnsi="Times New Roman" w:cs="Times New Roman"/>
          <w:b/>
          <w:bCs/>
          <w:sz w:val="24"/>
          <w:szCs w:val="24"/>
          <w:lang w:val="en-US"/>
          <w:rPrChange w:id="0" w:author="Guna Dermawan" w:date="2021-11-17T20:14:00Z">
            <w:rPr>
              <w:rFonts w:ascii="Times New Roman" w:hAnsi="Times New Roman" w:cs="Times New Roman"/>
              <w:sz w:val="24"/>
              <w:szCs w:val="24"/>
              <w:lang w:val="en-US"/>
            </w:rPr>
          </w:rPrChange>
        </w:rPr>
        <w:t>Team ID</w:t>
      </w:r>
      <w:r>
        <w:rPr>
          <w:rFonts w:ascii="Times New Roman" w:hAnsi="Times New Roman" w:cs="Times New Roman"/>
          <w:sz w:val="24"/>
          <w:szCs w:val="24"/>
          <w:lang w:val="en-US"/>
        </w:rPr>
        <w:t>: CSD-040</w:t>
      </w:r>
    </w:p>
    <w:p w14:paraId="01F01C00" w14:textId="55D21010" w:rsidR="00BC4227" w:rsidRPr="00C16261" w:rsidRDefault="00BC4227">
      <w:pPr>
        <w:rPr>
          <w:rFonts w:ascii="Times New Roman" w:hAnsi="Times New Roman" w:cs="Times New Roman"/>
          <w:b/>
          <w:bCs/>
          <w:sz w:val="24"/>
          <w:szCs w:val="24"/>
          <w:lang w:val="en-US"/>
          <w:rPrChange w:id="1" w:author="Guna Dermawan" w:date="2021-11-17T20:14:00Z">
            <w:rPr>
              <w:rFonts w:ascii="Times New Roman" w:hAnsi="Times New Roman" w:cs="Times New Roman"/>
              <w:sz w:val="24"/>
              <w:szCs w:val="24"/>
              <w:lang w:val="en-US"/>
            </w:rPr>
          </w:rPrChange>
        </w:rPr>
      </w:pPr>
      <w:r w:rsidRPr="00C16261">
        <w:rPr>
          <w:rFonts w:ascii="Times New Roman" w:hAnsi="Times New Roman" w:cs="Times New Roman"/>
          <w:b/>
          <w:bCs/>
          <w:sz w:val="24"/>
          <w:szCs w:val="24"/>
          <w:lang w:val="en-US"/>
          <w:rPrChange w:id="2" w:author="Guna Dermawan" w:date="2021-11-17T20:14:00Z">
            <w:rPr>
              <w:rFonts w:ascii="Times New Roman" w:hAnsi="Times New Roman" w:cs="Times New Roman"/>
              <w:sz w:val="24"/>
              <w:szCs w:val="24"/>
              <w:lang w:val="en-US"/>
            </w:rPr>
          </w:rPrChange>
        </w:rPr>
        <w:t xml:space="preserve">Nama </w:t>
      </w:r>
      <w:proofErr w:type="spellStart"/>
      <w:r w:rsidRPr="00C16261">
        <w:rPr>
          <w:rFonts w:ascii="Times New Roman" w:hAnsi="Times New Roman" w:cs="Times New Roman"/>
          <w:b/>
          <w:bCs/>
          <w:sz w:val="24"/>
          <w:szCs w:val="24"/>
          <w:lang w:val="en-US"/>
          <w:rPrChange w:id="3" w:author="Guna Dermawan" w:date="2021-11-17T20:14:00Z">
            <w:rPr>
              <w:rFonts w:ascii="Times New Roman" w:hAnsi="Times New Roman" w:cs="Times New Roman"/>
              <w:sz w:val="24"/>
              <w:szCs w:val="24"/>
              <w:lang w:val="en-US"/>
            </w:rPr>
          </w:rPrChange>
        </w:rPr>
        <w:t>Anggota</w:t>
      </w:r>
      <w:proofErr w:type="spellEnd"/>
      <w:r w:rsidRPr="00C16261">
        <w:rPr>
          <w:rFonts w:ascii="Times New Roman" w:hAnsi="Times New Roman" w:cs="Times New Roman"/>
          <w:b/>
          <w:bCs/>
          <w:sz w:val="24"/>
          <w:szCs w:val="24"/>
          <w:lang w:val="en-US"/>
          <w:rPrChange w:id="4" w:author="Guna Dermawan" w:date="2021-11-17T20:14:00Z">
            <w:rPr>
              <w:rFonts w:ascii="Times New Roman" w:hAnsi="Times New Roman" w:cs="Times New Roman"/>
              <w:sz w:val="24"/>
              <w:szCs w:val="24"/>
              <w:lang w:val="en-US"/>
            </w:rPr>
          </w:rPrChange>
        </w:rPr>
        <w:t>:</w:t>
      </w:r>
    </w:p>
    <w:p w14:paraId="1F4E08BD" w14:textId="77777777" w:rsidR="00BA345B" w:rsidRDefault="00BA345B" w:rsidP="00BA345B">
      <w:pPr>
        <w:pStyle w:val="ListParagraph"/>
        <w:numPr>
          <w:ilvl w:val="0"/>
          <w:numId w:val="25"/>
        </w:numPr>
        <w:spacing w:line="256" w:lineRule="auto"/>
        <w:ind w:left="142" w:firstLine="142"/>
        <w:rPr>
          <w:ins w:id="5" w:author="Guna Dermawan" w:date="2021-11-19T13:19:00Z"/>
          <w:rFonts w:ascii="Times New Roman" w:hAnsi="Times New Roman" w:cs="Times New Roman"/>
          <w:sz w:val="24"/>
          <w:szCs w:val="24"/>
          <w:lang w:val="en-US"/>
        </w:rPr>
        <w:pPrChange w:id="6" w:author="Guna Dermawan" w:date="2021-11-19T13:20:00Z">
          <w:pPr>
            <w:pStyle w:val="ListParagraph"/>
            <w:numPr>
              <w:numId w:val="8"/>
            </w:numPr>
            <w:spacing w:line="256" w:lineRule="auto"/>
            <w:ind w:hanging="360"/>
          </w:pPr>
        </w:pPrChange>
      </w:pPr>
      <w:ins w:id="7" w:author="Guna Dermawan" w:date="2021-11-19T13:19:00Z">
        <w:r>
          <w:rPr>
            <w:shd w:val="clear" w:color="auto" w:fill="FFFFFF"/>
          </w:rPr>
          <w:t>A007R6017 - GUNA DERMAWAN</w:t>
        </w:r>
      </w:ins>
    </w:p>
    <w:p w14:paraId="76BF16D7" w14:textId="4334188E" w:rsidR="00BC4227" w:rsidRPr="00683882" w:rsidDel="00683882" w:rsidRDefault="00BC4227" w:rsidP="00BA345B">
      <w:pPr>
        <w:ind w:left="142" w:firstLine="142"/>
        <w:rPr>
          <w:del w:id="8" w:author="Guna Dermawan" w:date="2021-11-18T08:22:00Z"/>
          <w:rFonts w:ascii="Times New Roman" w:hAnsi="Times New Roman" w:cs="Times New Roman"/>
          <w:sz w:val="24"/>
          <w:szCs w:val="24"/>
          <w:lang w:val="en-US"/>
        </w:rPr>
        <w:pPrChange w:id="9" w:author="Guna Dermawan" w:date="2021-11-19T13:20:00Z">
          <w:pPr>
            <w:pStyle w:val="ListParagraph"/>
            <w:numPr>
              <w:numId w:val="1"/>
            </w:numPr>
            <w:ind w:hanging="360"/>
          </w:pPr>
        </w:pPrChange>
      </w:pPr>
      <w:del w:id="10" w:author="Guna Dermawan" w:date="2021-11-18T08:22:00Z">
        <w:r w:rsidRPr="00683882" w:rsidDel="00683882">
          <w:rPr>
            <w:rFonts w:ascii="Arial" w:hAnsi="Arial" w:cs="Arial"/>
            <w:color w:val="000000"/>
            <w:sz w:val="20"/>
            <w:szCs w:val="20"/>
            <w:shd w:val="clear" w:color="auto" w:fill="FFFFFF"/>
            <w:rPrChange w:id="11" w:author="Guna Dermawan" w:date="2021-11-18T08:23:00Z">
              <w:rPr>
                <w:shd w:val="clear" w:color="auto" w:fill="FFFFFF"/>
              </w:rPr>
            </w:rPrChange>
          </w:rPr>
          <w:delText>A007R6017 - GUNA DERMAWAN</w:delText>
        </w:r>
      </w:del>
    </w:p>
    <w:p w14:paraId="65C5F567" w14:textId="40816F94" w:rsidR="00BC4227" w:rsidRPr="009822D9" w:rsidRDefault="00BA345B" w:rsidP="00BA345B">
      <w:pPr>
        <w:pStyle w:val="ListParagraph"/>
        <w:numPr>
          <w:ilvl w:val="0"/>
          <w:numId w:val="25"/>
        </w:numPr>
        <w:spacing w:line="254" w:lineRule="auto"/>
        <w:ind w:left="142" w:firstLine="142"/>
        <w:rPr>
          <w:ins w:id="12" w:author="Guna Dermawan" w:date="2021-11-17T05:40:00Z"/>
          <w:rFonts w:ascii="Times New Roman" w:hAnsi="Times New Roman" w:cs="Times New Roman"/>
          <w:sz w:val="24"/>
          <w:szCs w:val="24"/>
          <w:lang w:val="en-US"/>
        </w:rPr>
        <w:pPrChange w:id="13" w:author="Guna Dermawan" w:date="2021-11-19T13:20:00Z">
          <w:pPr>
            <w:pStyle w:val="ListParagraph"/>
            <w:numPr>
              <w:numId w:val="1"/>
            </w:numPr>
            <w:ind w:hanging="360"/>
          </w:pPr>
        </w:pPrChange>
      </w:pPr>
      <w:ins w:id="14" w:author="Guna Dermawan" w:date="2021-11-19T13:19:00Z">
        <w:r>
          <w:rPr>
            <w:rFonts w:ascii="Arial" w:hAnsi="Arial" w:cs="Arial"/>
            <w:color w:val="000000"/>
            <w:sz w:val="20"/>
            <w:szCs w:val="20"/>
            <w:shd w:val="clear" w:color="auto" w:fill="FFFFFF"/>
          </w:rPr>
          <w:t>A195R4154 - EDO JULIANTIO</w:t>
        </w:r>
      </w:ins>
      <w:del w:id="15" w:author="Guna Dermawan" w:date="2021-11-18T08:23:00Z">
        <w:r w:rsidR="00BC4227" w:rsidRPr="00BA345B" w:rsidDel="00683882">
          <w:rPr>
            <w:shd w:val="clear" w:color="auto" w:fill="FFFFFF"/>
            <w:rPrChange w:id="16" w:author="Guna Dermawan" w:date="2021-11-19T13:19:00Z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rPrChange>
          </w:rPr>
          <w:delText xml:space="preserve">A195R4154 </w:delText>
        </w:r>
      </w:del>
      <w:del w:id="17" w:author="Guna Dermawan" w:date="2021-11-17T05:50:00Z">
        <w:r w:rsidR="00BC4227" w:rsidRPr="00BA345B" w:rsidDel="0029669C">
          <w:rPr>
            <w:shd w:val="clear" w:color="auto" w:fill="FFFFFF"/>
            <w:rPrChange w:id="18" w:author="Guna Dermawan" w:date="2021-11-19T13:19:00Z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rPrChange>
          </w:rPr>
          <w:delText>–</w:delText>
        </w:r>
      </w:del>
      <w:del w:id="19" w:author="Guna Dermawan" w:date="2021-11-18T08:23:00Z">
        <w:r w:rsidR="00BC4227" w:rsidRPr="00BA345B" w:rsidDel="00683882">
          <w:rPr>
            <w:shd w:val="clear" w:color="auto" w:fill="FFFFFF"/>
            <w:rPrChange w:id="20" w:author="Guna Dermawan" w:date="2021-11-19T13:19:00Z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rPrChange>
          </w:rPr>
          <w:delText xml:space="preserve"> EDO JULIANTI</w:delText>
        </w:r>
      </w:del>
    </w:p>
    <w:p w14:paraId="47BFADBD" w14:textId="6E2009C1" w:rsidR="00BC4227" w:rsidRDefault="00BC4227" w:rsidP="00BC4227">
      <w:pPr>
        <w:rPr>
          <w:ins w:id="21" w:author="Guna Dermawan" w:date="2021-11-17T05:50:00Z"/>
          <w:rFonts w:ascii="Times New Roman" w:hAnsi="Times New Roman" w:cs="Times New Roman"/>
          <w:sz w:val="24"/>
          <w:szCs w:val="24"/>
          <w:lang w:val="en-US"/>
        </w:rPr>
      </w:pPr>
      <w:proofErr w:type="spellStart"/>
      <w:ins w:id="22" w:author="Guna Dermawan" w:date="2021-11-17T05:41:00Z">
        <w:r w:rsidRPr="00C16261">
          <w:rPr>
            <w:rFonts w:ascii="Times New Roman" w:hAnsi="Times New Roman" w:cs="Times New Roman"/>
            <w:b/>
            <w:bCs/>
            <w:sz w:val="24"/>
            <w:szCs w:val="24"/>
            <w:lang w:val="en-US"/>
            <w:rPrChange w:id="23" w:author="Guna Dermawan" w:date="2021-11-17T20:14:00Z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  <w:t>Tema</w:t>
        </w:r>
      </w:ins>
      <w:proofErr w:type="spellEnd"/>
      <w:ins w:id="24" w:author="Guna Dermawan" w:date="2021-11-17T05:50:00Z">
        <w:r w:rsidR="002723E9">
          <w:rPr>
            <w:rFonts w:ascii="Times New Roman" w:hAnsi="Times New Roman" w:cs="Times New Roman"/>
            <w:sz w:val="24"/>
            <w:szCs w:val="24"/>
            <w:lang w:val="en-US"/>
          </w:rPr>
          <w:tab/>
        </w:r>
        <w:r w:rsidR="002723E9">
          <w:rPr>
            <w:rFonts w:ascii="Times New Roman" w:hAnsi="Times New Roman" w:cs="Times New Roman"/>
            <w:sz w:val="24"/>
            <w:szCs w:val="24"/>
            <w:lang w:val="en-US"/>
          </w:rPr>
          <w:tab/>
        </w:r>
      </w:ins>
      <w:ins w:id="25" w:author="Guna Dermawan" w:date="2021-11-17T05:41:00Z"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: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Utilita</w:t>
        </w:r>
      </w:ins>
      <w:ins w:id="26" w:author="Guna Dermawan" w:date="2021-11-17T05:49:00Z">
        <w:r w:rsidR="00460B56">
          <w:rPr>
            <w:rFonts w:ascii="Times New Roman" w:hAnsi="Times New Roman" w:cs="Times New Roman"/>
            <w:sz w:val="24"/>
            <w:szCs w:val="24"/>
            <w:lang w:val="en-US"/>
          </w:rPr>
          <w:t>s</w:t>
        </w:r>
      </w:ins>
      <w:proofErr w:type="spellEnd"/>
    </w:p>
    <w:p w14:paraId="10CE3C97" w14:textId="16FEFD89" w:rsidR="00372D8B" w:rsidRPr="00950AA5" w:rsidRDefault="002723E9" w:rsidP="00950AA5">
      <w:pPr>
        <w:rPr>
          <w:ins w:id="27" w:author="Guna Dermawan" w:date="2021-11-18T08:43:00Z"/>
          <w:rFonts w:ascii="Times New Roman" w:hAnsi="Times New Roman" w:cs="Times New Roman"/>
          <w:b/>
          <w:bCs/>
          <w:sz w:val="24"/>
          <w:szCs w:val="24"/>
          <w:lang w:val="en-US"/>
          <w:rPrChange w:id="28" w:author="Guna Dermawan" w:date="2021-11-19T13:14:00Z">
            <w:rPr>
              <w:ins w:id="29" w:author="Guna Dermawan" w:date="2021-11-18T08:43:00Z"/>
              <w:rFonts w:eastAsiaTheme="majorEastAsia"/>
              <w:lang w:val="en-US"/>
            </w:rPr>
          </w:rPrChange>
        </w:rPr>
        <w:pPrChange w:id="30" w:author="Guna Dermawan" w:date="2021-11-19T13:14:00Z">
          <w:pPr>
            <w:pStyle w:val="Subtitle"/>
            <w:spacing w:line="240" w:lineRule="auto"/>
            <w:jc w:val="both"/>
          </w:pPr>
        </w:pPrChange>
      </w:pPr>
      <w:proofErr w:type="spellStart"/>
      <w:ins w:id="31" w:author="Guna Dermawan" w:date="2021-11-17T05:50:00Z">
        <w:r w:rsidRPr="00C16261">
          <w:rPr>
            <w:rFonts w:ascii="Times New Roman" w:hAnsi="Times New Roman" w:cs="Times New Roman"/>
            <w:b/>
            <w:bCs/>
            <w:sz w:val="24"/>
            <w:szCs w:val="24"/>
            <w:lang w:val="en-US"/>
            <w:rPrChange w:id="32" w:author="Guna Dermawan" w:date="2021-11-17T20:14:00Z">
              <w:rPr>
                <w:rFonts w:cs="Times New Roman"/>
                <w:szCs w:val="24"/>
                <w:lang w:val="en-US"/>
              </w:rPr>
            </w:rPrChange>
          </w:rPr>
          <w:t>Judul</w:t>
        </w:r>
        <w:proofErr w:type="spellEnd"/>
        <w:r w:rsidRPr="00C16261">
          <w:rPr>
            <w:rFonts w:ascii="Times New Roman" w:hAnsi="Times New Roman" w:cs="Times New Roman"/>
            <w:b/>
            <w:bCs/>
            <w:sz w:val="24"/>
            <w:szCs w:val="24"/>
            <w:lang w:val="en-US"/>
            <w:rPrChange w:id="33" w:author="Guna Dermawan" w:date="2021-11-17T20:14:00Z">
              <w:rPr>
                <w:rFonts w:cs="Times New Roman"/>
                <w:szCs w:val="24"/>
                <w:lang w:val="en-US"/>
              </w:rPr>
            </w:rPrChange>
          </w:rPr>
          <w:t xml:space="preserve"> </w:t>
        </w:r>
        <w:proofErr w:type="spellStart"/>
        <w:r w:rsidRPr="00C16261">
          <w:rPr>
            <w:rFonts w:ascii="Times New Roman" w:hAnsi="Times New Roman" w:cs="Times New Roman"/>
            <w:b/>
            <w:bCs/>
            <w:sz w:val="24"/>
            <w:szCs w:val="24"/>
            <w:lang w:val="en-US"/>
            <w:rPrChange w:id="34" w:author="Guna Dermawan" w:date="2021-11-17T20:14:00Z">
              <w:rPr>
                <w:rFonts w:cs="Times New Roman"/>
                <w:szCs w:val="24"/>
                <w:lang w:val="en-US"/>
              </w:rPr>
            </w:rPrChange>
          </w:rPr>
          <w:t>Proyek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ab/>
          <w:t xml:space="preserve">: </w:t>
        </w:r>
      </w:ins>
      <w:proofErr w:type="spellStart"/>
      <w:ins w:id="35" w:author="Guna Dermawan" w:date="2021-11-17T05:51:00Z">
        <w:r w:rsidR="00636014">
          <w:rPr>
            <w:rFonts w:ascii="Times New Roman" w:hAnsi="Times New Roman" w:cs="Times New Roman"/>
            <w:sz w:val="24"/>
            <w:szCs w:val="24"/>
            <w:lang w:val="en-US"/>
          </w:rPr>
          <w:t>Pengembangan</w:t>
        </w:r>
      </w:ins>
      <w:proofErr w:type="spellEnd"/>
      <w:ins w:id="36" w:author="Guna Dermawan" w:date="2021-11-18T16:03:00Z">
        <w:r w:rsidR="00787250">
          <w:rPr>
            <w:rFonts w:ascii="Times New Roman" w:hAnsi="Times New Roman" w:cs="Times New Roman"/>
            <w:sz w:val="24"/>
            <w:szCs w:val="24"/>
            <w:lang w:val="id-ID"/>
          </w:rPr>
          <w:t xml:space="preserve"> aplikasi</w:t>
        </w:r>
      </w:ins>
      <w:ins w:id="37" w:author="Guna Dermawan" w:date="2021-11-17T05:51:00Z">
        <w:r w:rsidR="00636014">
          <w:rPr>
            <w:rFonts w:ascii="Times New Roman" w:hAnsi="Times New Roman" w:cs="Times New Roman"/>
            <w:sz w:val="24"/>
            <w:szCs w:val="24"/>
            <w:lang w:val="en-US"/>
          </w:rPr>
          <w:t xml:space="preserve"> mobile </w:t>
        </w:r>
        <w:proofErr w:type="spellStart"/>
        <w:r w:rsidR="00636014">
          <w:rPr>
            <w:rFonts w:ascii="Times New Roman" w:hAnsi="Times New Roman" w:cs="Times New Roman"/>
            <w:sz w:val="24"/>
            <w:szCs w:val="24"/>
            <w:lang w:val="en-US"/>
          </w:rPr>
          <w:t>prese</w:t>
        </w:r>
      </w:ins>
      <w:ins w:id="38" w:author="Guna Dermawan" w:date="2021-11-17T05:52:00Z">
        <w:r w:rsidR="00636014">
          <w:rPr>
            <w:rFonts w:ascii="Times New Roman" w:hAnsi="Times New Roman" w:cs="Times New Roman"/>
            <w:sz w:val="24"/>
            <w:szCs w:val="24"/>
            <w:lang w:val="en-US"/>
          </w:rPr>
          <w:t>nsi</w:t>
        </w:r>
        <w:proofErr w:type="spellEnd"/>
        <w:r w:rsidR="00636014"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 w:rsidR="00636014">
          <w:rPr>
            <w:rFonts w:ascii="Times New Roman" w:hAnsi="Times New Roman" w:cs="Times New Roman"/>
            <w:sz w:val="24"/>
            <w:szCs w:val="24"/>
            <w:lang w:val="en-US"/>
          </w:rPr>
          <w:t>berbasis</w:t>
        </w:r>
        <w:proofErr w:type="spellEnd"/>
        <w:r w:rsidR="00636014">
          <w:rPr>
            <w:rFonts w:ascii="Times New Roman" w:hAnsi="Times New Roman" w:cs="Times New Roman"/>
            <w:sz w:val="24"/>
            <w:szCs w:val="24"/>
            <w:lang w:val="en-US"/>
          </w:rPr>
          <w:t xml:space="preserve"> GPS dan </w:t>
        </w:r>
      </w:ins>
      <w:ins w:id="39" w:author="Guna Dermawan" w:date="2021-11-19T13:13:00Z">
        <w:r w:rsidR="00F10744">
          <w:rPr>
            <w:rFonts w:ascii="Times New Roman" w:hAnsi="Times New Roman" w:cs="Times New Roman"/>
            <w:sz w:val="24"/>
            <w:szCs w:val="24"/>
            <w:lang w:val="en-US"/>
          </w:rPr>
          <w:t>Geocoder</w:t>
        </w:r>
      </w:ins>
      <w:ins w:id="40" w:author="Guna Dermawan" w:date="2021-11-17T05:52:00Z">
        <w:r w:rsidR="00636014"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</w:ins>
      <w:ins w:id="41" w:author="Guna Dermawan" w:date="2021-11-18T16:04:00Z">
        <w:r w:rsidR="001330B5">
          <w:rPr>
            <w:rFonts w:ascii="Times New Roman" w:hAnsi="Times New Roman" w:cs="Times New Roman"/>
            <w:sz w:val="24"/>
            <w:szCs w:val="24"/>
            <w:lang w:val="id-ID"/>
          </w:rPr>
          <w:t xml:space="preserve">dengan </w:t>
        </w:r>
      </w:ins>
      <w:proofErr w:type="spellStart"/>
      <w:ins w:id="42" w:author="Guna Dermawan" w:date="2021-11-17T05:52:00Z">
        <w:r w:rsidR="00636014">
          <w:rPr>
            <w:rFonts w:ascii="Times New Roman" w:hAnsi="Times New Roman" w:cs="Times New Roman"/>
            <w:sz w:val="24"/>
            <w:szCs w:val="24"/>
            <w:lang w:val="en-US"/>
          </w:rPr>
          <w:t>menggunakan</w:t>
        </w:r>
        <w:proofErr w:type="spellEnd"/>
        <w:r w:rsidR="00636014"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 w:rsidR="00636014">
          <w:rPr>
            <w:rFonts w:ascii="Times New Roman" w:hAnsi="Times New Roman" w:cs="Times New Roman"/>
            <w:sz w:val="24"/>
            <w:szCs w:val="24"/>
            <w:lang w:val="en-US"/>
          </w:rPr>
          <w:t>metode</w:t>
        </w:r>
        <w:proofErr w:type="spellEnd"/>
        <w:r w:rsidR="00636014">
          <w:rPr>
            <w:rFonts w:ascii="Times New Roman" w:hAnsi="Times New Roman" w:cs="Times New Roman"/>
            <w:sz w:val="24"/>
            <w:szCs w:val="24"/>
            <w:lang w:val="en-US"/>
          </w:rPr>
          <w:t xml:space="preserve"> haversine</w:t>
        </w:r>
      </w:ins>
      <w:ins w:id="43" w:author="Guna Dermawan" w:date="2021-11-17T06:04:00Z">
        <w:r w:rsidR="00ED497F">
          <w:rPr>
            <w:rFonts w:ascii="Times New Roman" w:hAnsi="Times New Roman" w:cs="Times New Roman"/>
            <w:sz w:val="24"/>
            <w:szCs w:val="24"/>
            <w:lang w:val="en-US"/>
          </w:rPr>
          <w:br/>
        </w:r>
        <w:r w:rsidR="00ED497F" w:rsidRPr="00C16261">
          <w:rPr>
            <w:rFonts w:ascii="Times New Roman" w:hAnsi="Times New Roman" w:cs="Times New Roman"/>
            <w:b/>
            <w:bCs/>
            <w:sz w:val="24"/>
            <w:szCs w:val="24"/>
            <w:lang w:val="en-US"/>
            <w:rPrChange w:id="44" w:author="Guna Dermawan" w:date="2021-11-17T20:14:00Z">
              <w:rPr>
                <w:rFonts w:cs="Times New Roman"/>
                <w:szCs w:val="24"/>
                <w:lang w:val="en-US"/>
              </w:rPr>
            </w:rPrChange>
          </w:rPr>
          <w:t>Executive summary</w:t>
        </w:r>
      </w:ins>
      <w:ins w:id="45" w:author="Guna Dermawan" w:date="2021-11-17T21:27:00Z">
        <w:r w:rsidR="009027CA">
          <w:rPr>
            <w:rFonts w:ascii="Times New Roman" w:hAnsi="Times New Roman" w:cs="Times New Roman"/>
            <w:b/>
            <w:bCs/>
            <w:sz w:val="24"/>
            <w:szCs w:val="24"/>
            <w:lang w:val="en-US"/>
          </w:rPr>
          <w:t>:</w:t>
        </w:r>
      </w:ins>
      <w:ins w:id="46" w:author="Guna Dermawan" w:date="2021-11-18T08:22:00Z">
        <w:r w:rsidR="00683882">
          <w:rPr>
            <w:rFonts w:ascii="Times New Roman" w:hAnsi="Times New Roman" w:cs="Times New Roman"/>
            <w:b/>
            <w:bCs/>
            <w:sz w:val="24"/>
            <w:szCs w:val="24"/>
            <w:lang w:val="en-US"/>
          </w:rPr>
          <w:t xml:space="preserve"> </w:t>
        </w:r>
      </w:ins>
      <w:proofErr w:type="spellStart"/>
      <w:ins w:id="47" w:author="Guna Dermawan" w:date="2021-11-18T16:27:00Z">
        <w:r w:rsidR="00F32E29" w:rsidRPr="00F32E29">
          <w:rPr>
            <w:rFonts w:ascii="Times New Roman" w:hAnsi="Times New Roman" w:cs="Times New Roman"/>
            <w:sz w:val="24"/>
            <w:szCs w:val="24"/>
          </w:rPr>
          <w:t>Presensi</w:t>
        </w:r>
        <w:proofErr w:type="spellEnd"/>
        <w:r w:rsidR="00F32E29" w:rsidRPr="00F32E29"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 w:rsidR="00F32E29" w:rsidRPr="00F32E29">
          <w:rPr>
            <w:rFonts w:ascii="Times New Roman" w:hAnsi="Times New Roman" w:cs="Times New Roman"/>
            <w:sz w:val="24"/>
            <w:szCs w:val="24"/>
          </w:rPr>
          <w:t>adalah</w:t>
        </w:r>
        <w:proofErr w:type="spellEnd"/>
        <w:r w:rsidR="00F32E29" w:rsidRPr="00F32E29">
          <w:rPr>
            <w:rFonts w:ascii="Times New Roman" w:hAnsi="Times New Roman" w:cs="Times New Roman"/>
            <w:sz w:val="24"/>
            <w:szCs w:val="24"/>
          </w:rPr>
          <w:t xml:space="preserve"> salah </w:t>
        </w:r>
        <w:proofErr w:type="spellStart"/>
        <w:r w:rsidR="00F32E29" w:rsidRPr="00F32E29">
          <w:rPr>
            <w:rFonts w:ascii="Times New Roman" w:hAnsi="Times New Roman" w:cs="Times New Roman"/>
            <w:sz w:val="24"/>
            <w:szCs w:val="24"/>
          </w:rPr>
          <w:t>satu</w:t>
        </w:r>
        <w:proofErr w:type="spellEnd"/>
        <w:r w:rsidR="00F32E29" w:rsidRPr="00F32E29"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 w:rsidR="00F32E29" w:rsidRPr="00F32E29">
          <w:rPr>
            <w:rFonts w:ascii="Times New Roman" w:hAnsi="Times New Roman" w:cs="Times New Roman"/>
            <w:sz w:val="24"/>
            <w:szCs w:val="24"/>
          </w:rPr>
          <w:t>faktor</w:t>
        </w:r>
        <w:proofErr w:type="spellEnd"/>
        <w:r w:rsidR="00F32E29" w:rsidRPr="00F32E29">
          <w:rPr>
            <w:rFonts w:ascii="Times New Roman" w:hAnsi="Times New Roman" w:cs="Times New Roman"/>
            <w:sz w:val="24"/>
            <w:szCs w:val="24"/>
          </w:rPr>
          <w:t xml:space="preserve"> yang </w:t>
        </w:r>
        <w:proofErr w:type="spellStart"/>
        <w:r w:rsidR="00F32E29" w:rsidRPr="00F32E29">
          <w:rPr>
            <w:rFonts w:ascii="Times New Roman" w:hAnsi="Times New Roman" w:cs="Times New Roman"/>
            <w:sz w:val="24"/>
            <w:szCs w:val="24"/>
          </w:rPr>
          <w:t>digunakan</w:t>
        </w:r>
        <w:proofErr w:type="spellEnd"/>
        <w:r w:rsidR="00F32E29" w:rsidRPr="00F32E29"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 w:rsidR="00F32E29" w:rsidRPr="00F32E29">
          <w:rPr>
            <w:rFonts w:ascii="Times New Roman" w:hAnsi="Times New Roman" w:cs="Times New Roman"/>
            <w:sz w:val="24"/>
            <w:szCs w:val="24"/>
          </w:rPr>
          <w:t>sebagai</w:t>
        </w:r>
        <w:proofErr w:type="spellEnd"/>
        <w:r w:rsidR="00F32E29" w:rsidRPr="00F32E29"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 w:rsidR="00F32E29" w:rsidRPr="00F32E29">
          <w:rPr>
            <w:rFonts w:ascii="Times New Roman" w:hAnsi="Times New Roman" w:cs="Times New Roman"/>
            <w:sz w:val="24"/>
            <w:szCs w:val="24"/>
          </w:rPr>
          <w:t>indikator</w:t>
        </w:r>
        <w:proofErr w:type="spellEnd"/>
        <w:r w:rsidR="00F32E29" w:rsidRPr="00F32E29"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 w:rsidR="00F32E29" w:rsidRPr="00F32E29">
          <w:rPr>
            <w:rFonts w:ascii="Times New Roman" w:hAnsi="Times New Roman" w:cs="Times New Roman"/>
            <w:sz w:val="24"/>
            <w:szCs w:val="24"/>
          </w:rPr>
          <w:t>dalam</w:t>
        </w:r>
        <w:proofErr w:type="spellEnd"/>
        <w:r w:rsidR="00F32E29" w:rsidRPr="00F32E29"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 w:rsidR="00F32E29" w:rsidRPr="00F32E29">
          <w:rPr>
            <w:rFonts w:ascii="Times New Roman" w:hAnsi="Times New Roman" w:cs="Times New Roman"/>
            <w:sz w:val="24"/>
            <w:szCs w:val="24"/>
          </w:rPr>
          <w:t>pengambilan</w:t>
        </w:r>
        <w:proofErr w:type="spellEnd"/>
        <w:r w:rsidR="00F32E29" w:rsidRPr="00F32E29"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 w:rsidR="00F32E29" w:rsidRPr="00F32E29">
          <w:rPr>
            <w:rFonts w:ascii="Times New Roman" w:hAnsi="Times New Roman" w:cs="Times New Roman"/>
            <w:sz w:val="24"/>
            <w:szCs w:val="24"/>
          </w:rPr>
          <w:t>keputusan</w:t>
        </w:r>
        <w:proofErr w:type="spellEnd"/>
        <w:r w:rsidR="00F32E29" w:rsidRPr="00F32E29"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 w:rsidR="00F32E29" w:rsidRPr="00F32E29">
          <w:rPr>
            <w:rFonts w:ascii="Times New Roman" w:hAnsi="Times New Roman" w:cs="Times New Roman"/>
            <w:sz w:val="24"/>
            <w:szCs w:val="24"/>
          </w:rPr>
          <w:t>dari</w:t>
        </w:r>
        <w:proofErr w:type="spellEnd"/>
        <w:r w:rsidR="00F32E29" w:rsidRPr="00F32E29"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 w:rsidR="00F32E29" w:rsidRPr="00F32E29">
          <w:rPr>
            <w:rFonts w:ascii="Times New Roman" w:hAnsi="Times New Roman" w:cs="Times New Roman"/>
            <w:sz w:val="24"/>
            <w:szCs w:val="24"/>
          </w:rPr>
          <w:t>sebuah</w:t>
        </w:r>
        <w:proofErr w:type="spellEnd"/>
        <w:r w:rsidR="00F32E29" w:rsidRPr="00F32E29"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 w:rsidR="00F32E29" w:rsidRPr="00F32E29">
          <w:rPr>
            <w:rFonts w:ascii="Times New Roman" w:hAnsi="Times New Roman" w:cs="Times New Roman"/>
            <w:sz w:val="24"/>
            <w:szCs w:val="24"/>
          </w:rPr>
          <w:t>instansi</w:t>
        </w:r>
        <w:proofErr w:type="spellEnd"/>
        <w:r w:rsidR="00F32E29">
          <w:rPr>
            <w:rFonts w:ascii="Times New Roman" w:hAnsi="Times New Roman" w:cs="Times New Roman"/>
            <w:sz w:val="24"/>
            <w:szCs w:val="24"/>
            <w:lang w:val="id-ID"/>
          </w:rPr>
          <w:t xml:space="preserve">. </w:t>
        </w:r>
      </w:ins>
      <w:proofErr w:type="spellStart"/>
      <w:ins w:id="48" w:author="Guna Dermawan" w:date="2021-11-18T16:09:00Z">
        <w:r w:rsidR="00372D8B">
          <w:rPr>
            <w:rFonts w:ascii="Times New Roman" w:hAnsi="Times New Roman" w:cs="Times New Roman"/>
            <w:sz w:val="24"/>
            <w:szCs w:val="24"/>
          </w:rPr>
          <w:t>Permasalahannya</w:t>
        </w:r>
        <w:proofErr w:type="spellEnd"/>
        <w:r w:rsidR="00372D8B"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 w:rsidR="00372D8B">
          <w:rPr>
            <w:rFonts w:ascii="Times New Roman" w:hAnsi="Times New Roman" w:cs="Times New Roman"/>
            <w:sz w:val="24"/>
            <w:szCs w:val="24"/>
          </w:rPr>
          <w:t>adalah</w:t>
        </w:r>
        <w:proofErr w:type="spellEnd"/>
        <w:r w:rsidR="00372D8B"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 w:rsidR="00372D8B">
          <w:rPr>
            <w:rFonts w:ascii="Times New Roman" w:hAnsi="Times New Roman" w:cs="Times New Roman"/>
            <w:sz w:val="24"/>
            <w:szCs w:val="24"/>
          </w:rPr>
          <w:t>saat</w:t>
        </w:r>
        <w:proofErr w:type="spellEnd"/>
        <w:r w:rsidR="00372D8B"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 w:rsidR="00372D8B">
          <w:rPr>
            <w:rFonts w:ascii="Times New Roman" w:hAnsi="Times New Roman" w:cs="Times New Roman"/>
            <w:sz w:val="24"/>
            <w:szCs w:val="24"/>
          </w:rPr>
          <w:t>ini</w:t>
        </w:r>
        <w:proofErr w:type="spellEnd"/>
        <w:r w:rsidR="00372D8B"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 w:rsidR="00372D8B">
          <w:rPr>
            <w:rFonts w:ascii="Times New Roman" w:hAnsi="Times New Roman" w:cs="Times New Roman"/>
            <w:sz w:val="24"/>
            <w:szCs w:val="24"/>
          </w:rPr>
          <w:t>masih</w:t>
        </w:r>
        <w:proofErr w:type="spellEnd"/>
        <w:r w:rsidR="00372D8B"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 w:rsidR="00372D8B">
          <w:rPr>
            <w:rFonts w:ascii="Times New Roman" w:hAnsi="Times New Roman" w:cs="Times New Roman"/>
            <w:sz w:val="24"/>
            <w:szCs w:val="24"/>
          </w:rPr>
          <w:t>sulit</w:t>
        </w:r>
        <w:proofErr w:type="spellEnd"/>
        <w:r w:rsidR="00372D8B"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 w:rsidR="00372D8B">
          <w:rPr>
            <w:rFonts w:ascii="Times New Roman" w:hAnsi="Times New Roman" w:cs="Times New Roman"/>
            <w:sz w:val="24"/>
            <w:szCs w:val="24"/>
          </w:rPr>
          <w:t>untuk</w:t>
        </w:r>
        <w:proofErr w:type="spellEnd"/>
        <w:r w:rsidR="00372D8B"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 w:rsidR="00372D8B">
          <w:rPr>
            <w:rFonts w:ascii="Times New Roman" w:hAnsi="Times New Roman" w:cs="Times New Roman"/>
            <w:sz w:val="24"/>
            <w:szCs w:val="24"/>
          </w:rPr>
          <w:t>mengawasi</w:t>
        </w:r>
        <w:proofErr w:type="spellEnd"/>
        <w:r w:rsidR="00372D8B"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 w:rsidR="00372D8B">
          <w:rPr>
            <w:rFonts w:ascii="Times New Roman" w:hAnsi="Times New Roman" w:cs="Times New Roman"/>
            <w:sz w:val="24"/>
            <w:szCs w:val="24"/>
          </w:rPr>
          <w:t>presensi</w:t>
        </w:r>
        <w:proofErr w:type="spellEnd"/>
        <w:r w:rsidR="00372D8B"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 w:rsidR="00372D8B">
          <w:rPr>
            <w:rFonts w:ascii="Times New Roman" w:hAnsi="Times New Roman" w:cs="Times New Roman"/>
            <w:sz w:val="24"/>
            <w:szCs w:val="24"/>
          </w:rPr>
          <w:t>dari</w:t>
        </w:r>
        <w:proofErr w:type="spellEnd"/>
        <w:r w:rsidR="00372D8B"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 w:rsidR="00372D8B">
          <w:rPr>
            <w:rFonts w:ascii="Times New Roman" w:hAnsi="Times New Roman" w:cs="Times New Roman"/>
            <w:sz w:val="24"/>
            <w:szCs w:val="24"/>
          </w:rPr>
          <w:t>pegawai</w:t>
        </w:r>
        <w:proofErr w:type="spellEnd"/>
        <w:r w:rsidR="00372D8B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ins w:id="49" w:author="Guna Dermawan" w:date="2021-11-18T16:29:00Z">
        <w:r w:rsidR="00AB4E86">
          <w:rPr>
            <w:rFonts w:ascii="Times New Roman" w:hAnsi="Times New Roman" w:cs="Times New Roman"/>
            <w:sz w:val="24"/>
            <w:szCs w:val="24"/>
            <w:lang w:val="id-ID"/>
          </w:rPr>
          <w:t>kantor</w:t>
        </w:r>
      </w:ins>
      <w:ins w:id="50" w:author="Guna Dermawan" w:date="2021-11-18T16:11:00Z">
        <w:r w:rsidR="00372D8B">
          <w:rPr>
            <w:rFonts w:ascii="Times New Roman" w:hAnsi="Times New Roman" w:cs="Times New Roman"/>
            <w:sz w:val="24"/>
            <w:szCs w:val="24"/>
            <w:lang w:val="id-ID"/>
          </w:rPr>
          <w:t xml:space="preserve"> yang menggunakan metode konvensional</w:t>
        </w:r>
      </w:ins>
      <w:ins w:id="51" w:author="Guna Dermawan" w:date="2021-11-18T16:19:00Z">
        <w:r w:rsidR="00CA1F99">
          <w:rPr>
            <w:rFonts w:ascii="Times New Roman" w:hAnsi="Times New Roman" w:cs="Times New Roman"/>
            <w:sz w:val="24"/>
            <w:szCs w:val="24"/>
            <w:lang w:val="id-ID"/>
          </w:rPr>
          <w:t>.</w:t>
        </w:r>
      </w:ins>
      <w:ins w:id="52" w:author="Guna Dermawan" w:date="2021-11-18T16:18:00Z">
        <w:r w:rsidR="00AD0530">
          <w:rPr>
            <w:rFonts w:ascii="Times New Roman" w:hAnsi="Times New Roman" w:cs="Times New Roman"/>
            <w:sz w:val="24"/>
            <w:szCs w:val="24"/>
            <w:lang w:val="id-ID"/>
          </w:rPr>
          <w:t xml:space="preserve"> </w:t>
        </w:r>
      </w:ins>
      <w:ins w:id="53" w:author="Guna Dermawan" w:date="2021-11-18T16:19:00Z">
        <w:r w:rsidR="00CA1F99">
          <w:rPr>
            <w:rFonts w:ascii="Times New Roman" w:hAnsi="Times New Roman" w:cs="Times New Roman"/>
            <w:sz w:val="24"/>
            <w:szCs w:val="24"/>
            <w:lang w:val="id-ID"/>
          </w:rPr>
          <w:t>D</w:t>
        </w:r>
      </w:ins>
      <w:ins w:id="54" w:author="Guna Dermawan" w:date="2021-11-18T16:18:00Z">
        <w:r w:rsidR="00AD0530">
          <w:rPr>
            <w:rFonts w:ascii="Times New Roman" w:hAnsi="Times New Roman" w:cs="Times New Roman"/>
            <w:sz w:val="24"/>
            <w:szCs w:val="24"/>
            <w:lang w:val="id-ID"/>
          </w:rPr>
          <w:t>engan menggunakan metode tersebut</w:t>
        </w:r>
      </w:ins>
      <w:ins w:id="55" w:author="Guna Dermawan" w:date="2021-11-18T16:19:00Z">
        <w:r w:rsidR="001955D7">
          <w:rPr>
            <w:rFonts w:ascii="Times New Roman" w:hAnsi="Times New Roman" w:cs="Times New Roman"/>
            <w:sz w:val="24"/>
            <w:szCs w:val="24"/>
            <w:lang w:val="id-ID"/>
          </w:rPr>
          <w:t>,</w:t>
        </w:r>
      </w:ins>
      <w:ins w:id="56" w:author="Guna Dermawan" w:date="2021-11-18T16:30:00Z">
        <w:r w:rsidR="00CB2711">
          <w:rPr>
            <w:rFonts w:ascii="Times New Roman" w:hAnsi="Times New Roman" w:cs="Times New Roman"/>
            <w:sz w:val="24"/>
            <w:szCs w:val="24"/>
            <w:lang w:val="id-ID"/>
          </w:rPr>
          <w:t xml:space="preserve"> </w:t>
        </w:r>
      </w:ins>
      <w:proofErr w:type="spellStart"/>
      <w:ins w:id="57" w:author="Guna Dermawan" w:date="2021-11-18T16:09:00Z">
        <w:r w:rsidR="00372D8B">
          <w:rPr>
            <w:rFonts w:ascii="Times New Roman" w:hAnsi="Times New Roman" w:cs="Times New Roman"/>
            <w:sz w:val="24"/>
            <w:szCs w:val="24"/>
          </w:rPr>
          <w:t>pegawai</w:t>
        </w:r>
        <w:proofErr w:type="spellEnd"/>
        <w:r w:rsidR="00372D8B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ins w:id="58" w:author="Guna Dermawan" w:date="2021-11-18T16:17:00Z">
        <w:r w:rsidR="009A32E6">
          <w:rPr>
            <w:rFonts w:ascii="Times New Roman" w:hAnsi="Times New Roman" w:cs="Times New Roman"/>
            <w:sz w:val="24"/>
            <w:szCs w:val="24"/>
            <w:lang w:val="id-ID"/>
          </w:rPr>
          <w:t>bisa saja</w:t>
        </w:r>
      </w:ins>
      <w:ins w:id="59" w:author="Guna Dermawan" w:date="2021-11-18T16:09:00Z">
        <w:r w:rsidR="00372D8B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ins w:id="60" w:author="Guna Dermawan" w:date="2021-11-18T16:14:00Z">
        <w:r w:rsidR="00BA3875">
          <w:rPr>
            <w:rFonts w:ascii="Times New Roman" w:hAnsi="Times New Roman" w:cs="Times New Roman"/>
            <w:sz w:val="24"/>
            <w:szCs w:val="24"/>
            <w:lang w:val="id-ID"/>
          </w:rPr>
          <w:t xml:space="preserve">meminta bantuan </w:t>
        </w:r>
      </w:ins>
      <w:proofErr w:type="spellStart"/>
      <w:ins w:id="61" w:author="Guna Dermawan" w:date="2021-11-18T16:09:00Z">
        <w:r w:rsidR="00372D8B">
          <w:rPr>
            <w:rFonts w:ascii="Times New Roman" w:hAnsi="Times New Roman" w:cs="Times New Roman"/>
            <w:sz w:val="24"/>
            <w:szCs w:val="24"/>
          </w:rPr>
          <w:t>kepada</w:t>
        </w:r>
        <w:proofErr w:type="spellEnd"/>
        <w:r w:rsidR="00372D8B"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 w:rsidR="00372D8B">
          <w:rPr>
            <w:rFonts w:ascii="Times New Roman" w:hAnsi="Times New Roman" w:cs="Times New Roman"/>
            <w:sz w:val="24"/>
            <w:szCs w:val="24"/>
          </w:rPr>
          <w:t>pegawai</w:t>
        </w:r>
        <w:proofErr w:type="spellEnd"/>
        <w:r w:rsidR="00372D8B">
          <w:rPr>
            <w:rFonts w:ascii="Times New Roman" w:hAnsi="Times New Roman" w:cs="Times New Roman"/>
            <w:sz w:val="24"/>
            <w:szCs w:val="24"/>
          </w:rPr>
          <w:t xml:space="preserve"> lain </w:t>
        </w:r>
        <w:proofErr w:type="spellStart"/>
        <w:r w:rsidR="00372D8B">
          <w:rPr>
            <w:rFonts w:ascii="Times New Roman" w:hAnsi="Times New Roman" w:cs="Times New Roman"/>
            <w:sz w:val="24"/>
            <w:szCs w:val="24"/>
          </w:rPr>
          <w:t>untuk</w:t>
        </w:r>
        <w:proofErr w:type="spellEnd"/>
        <w:r w:rsidR="00372D8B"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 w:rsidR="00372D8B">
          <w:rPr>
            <w:rFonts w:ascii="Times New Roman" w:hAnsi="Times New Roman" w:cs="Times New Roman"/>
            <w:sz w:val="24"/>
            <w:szCs w:val="24"/>
          </w:rPr>
          <w:t>melakukan</w:t>
        </w:r>
        <w:proofErr w:type="spellEnd"/>
        <w:r w:rsidR="00372D8B"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 w:rsidR="00372D8B">
          <w:rPr>
            <w:rFonts w:ascii="Times New Roman" w:hAnsi="Times New Roman" w:cs="Times New Roman"/>
            <w:sz w:val="24"/>
            <w:szCs w:val="24"/>
          </w:rPr>
          <w:t>presensi</w:t>
        </w:r>
        <w:proofErr w:type="spellEnd"/>
        <w:r w:rsidR="00372D8B">
          <w:rPr>
            <w:rFonts w:ascii="Times New Roman" w:hAnsi="Times New Roman" w:cs="Times New Roman"/>
            <w:sz w:val="24"/>
            <w:szCs w:val="24"/>
          </w:rPr>
          <w:t>.</w:t>
        </w:r>
      </w:ins>
      <w:ins w:id="62" w:author="Guna Dermawan" w:date="2021-11-18T16:27:00Z">
        <w:r w:rsidR="00F32E29">
          <w:rPr>
            <w:rFonts w:ascii="Times New Roman" w:hAnsi="Times New Roman" w:cs="Times New Roman"/>
            <w:sz w:val="24"/>
            <w:szCs w:val="24"/>
            <w:lang w:val="id-ID"/>
          </w:rPr>
          <w:t xml:space="preserve"> </w:t>
        </w:r>
      </w:ins>
      <w:ins w:id="63" w:author="Guna Dermawan" w:date="2021-11-18T16:09:00Z">
        <w:r w:rsidR="00372D8B">
          <w:rPr>
            <w:rFonts w:ascii="Times New Roman" w:hAnsi="Times New Roman" w:cs="Times New Roman"/>
            <w:sz w:val="24"/>
            <w:szCs w:val="24"/>
          </w:rPr>
          <w:t xml:space="preserve">Oleh </w:t>
        </w:r>
        <w:proofErr w:type="spellStart"/>
        <w:r w:rsidR="00372D8B">
          <w:rPr>
            <w:rFonts w:ascii="Times New Roman" w:hAnsi="Times New Roman" w:cs="Times New Roman"/>
            <w:sz w:val="24"/>
            <w:szCs w:val="24"/>
          </w:rPr>
          <w:t>karena</w:t>
        </w:r>
        <w:proofErr w:type="spellEnd"/>
        <w:r w:rsidR="00372D8B"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 w:rsidR="00372D8B">
          <w:rPr>
            <w:rFonts w:ascii="Times New Roman" w:hAnsi="Times New Roman" w:cs="Times New Roman"/>
            <w:sz w:val="24"/>
            <w:szCs w:val="24"/>
          </w:rPr>
          <w:t>itu</w:t>
        </w:r>
        <w:proofErr w:type="spellEnd"/>
        <w:r w:rsidR="00372D8B">
          <w:rPr>
            <w:rFonts w:ascii="Times New Roman" w:hAnsi="Times New Roman" w:cs="Times New Roman"/>
            <w:sz w:val="24"/>
            <w:szCs w:val="24"/>
          </w:rPr>
          <w:t xml:space="preserve">, </w:t>
        </w:r>
      </w:ins>
      <w:ins w:id="64" w:author="Guna Dermawan" w:date="2021-11-18T16:20:00Z">
        <w:r w:rsidR="00925EC9">
          <w:rPr>
            <w:rFonts w:ascii="Times New Roman" w:hAnsi="Times New Roman" w:cs="Times New Roman"/>
            <w:sz w:val="24"/>
            <w:szCs w:val="24"/>
            <w:lang w:val="id-ID"/>
          </w:rPr>
          <w:t>diperlukan sebuah sistem presensi</w:t>
        </w:r>
        <w:r w:rsidR="00F94FD6">
          <w:rPr>
            <w:rFonts w:ascii="Times New Roman" w:hAnsi="Times New Roman" w:cs="Times New Roman"/>
            <w:sz w:val="24"/>
            <w:szCs w:val="24"/>
            <w:lang w:val="id-ID"/>
          </w:rPr>
          <w:t xml:space="preserve"> berbasis</w:t>
        </w:r>
      </w:ins>
      <w:ins w:id="65" w:author="Guna Dermawan" w:date="2021-11-18T16:09:00Z">
        <w:r w:rsidR="00372D8B"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 w:rsidR="00372D8B">
          <w:rPr>
            <w:rFonts w:ascii="Times New Roman" w:hAnsi="Times New Roman" w:cs="Times New Roman"/>
            <w:sz w:val="24"/>
            <w:szCs w:val="24"/>
          </w:rPr>
          <w:t>aplikasi</w:t>
        </w:r>
        <w:proofErr w:type="spellEnd"/>
        <w:r w:rsidR="00372D8B">
          <w:rPr>
            <w:rFonts w:ascii="Times New Roman" w:hAnsi="Times New Roman" w:cs="Times New Roman"/>
            <w:sz w:val="24"/>
            <w:szCs w:val="24"/>
          </w:rPr>
          <w:t xml:space="preserve"> agar </w:t>
        </w:r>
        <w:proofErr w:type="spellStart"/>
        <w:r w:rsidR="00372D8B">
          <w:rPr>
            <w:rFonts w:ascii="Times New Roman" w:hAnsi="Times New Roman" w:cs="Times New Roman"/>
            <w:sz w:val="24"/>
            <w:szCs w:val="24"/>
          </w:rPr>
          <w:t>permasalahan</w:t>
        </w:r>
        <w:proofErr w:type="spellEnd"/>
        <w:r w:rsidR="00372D8B">
          <w:rPr>
            <w:rFonts w:ascii="Times New Roman" w:hAnsi="Times New Roman" w:cs="Times New Roman"/>
            <w:sz w:val="24"/>
            <w:szCs w:val="24"/>
          </w:rPr>
          <w:t xml:space="preserve"> di </w:t>
        </w:r>
        <w:proofErr w:type="spellStart"/>
        <w:r w:rsidR="00372D8B">
          <w:rPr>
            <w:rFonts w:ascii="Times New Roman" w:hAnsi="Times New Roman" w:cs="Times New Roman"/>
            <w:sz w:val="24"/>
            <w:szCs w:val="24"/>
          </w:rPr>
          <w:t>atas</w:t>
        </w:r>
        <w:proofErr w:type="spellEnd"/>
        <w:r w:rsidR="00372D8B"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 w:rsidR="00372D8B">
          <w:rPr>
            <w:rFonts w:ascii="Times New Roman" w:hAnsi="Times New Roman" w:cs="Times New Roman"/>
            <w:sz w:val="24"/>
            <w:szCs w:val="24"/>
          </w:rPr>
          <w:t>dapat</w:t>
        </w:r>
        <w:proofErr w:type="spellEnd"/>
        <w:r w:rsidR="00372D8B"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 w:rsidR="00372D8B">
          <w:rPr>
            <w:rFonts w:ascii="Times New Roman" w:hAnsi="Times New Roman" w:cs="Times New Roman"/>
            <w:sz w:val="24"/>
            <w:szCs w:val="24"/>
          </w:rPr>
          <w:t>diselesaikan</w:t>
        </w:r>
        <w:proofErr w:type="spellEnd"/>
        <w:r w:rsidR="00372D8B">
          <w:rPr>
            <w:rFonts w:ascii="Times New Roman" w:hAnsi="Times New Roman" w:cs="Times New Roman"/>
            <w:sz w:val="24"/>
            <w:szCs w:val="24"/>
          </w:rPr>
          <w:t xml:space="preserve">. </w:t>
        </w:r>
        <w:proofErr w:type="spellStart"/>
        <w:r w:rsidR="00372D8B">
          <w:rPr>
            <w:rFonts w:ascii="Times New Roman" w:hAnsi="Times New Roman" w:cs="Times New Roman"/>
            <w:sz w:val="24"/>
            <w:szCs w:val="24"/>
          </w:rPr>
          <w:t>Dengan</w:t>
        </w:r>
        <w:proofErr w:type="spellEnd"/>
        <w:r w:rsidR="00372D8B"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 w:rsidR="00372D8B">
          <w:rPr>
            <w:rFonts w:ascii="Times New Roman" w:hAnsi="Times New Roman" w:cs="Times New Roman"/>
            <w:sz w:val="24"/>
            <w:szCs w:val="24"/>
          </w:rPr>
          <w:t>aplikasi</w:t>
        </w:r>
        <w:proofErr w:type="spellEnd"/>
        <w:r w:rsidR="00372D8B"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 w:rsidR="00372D8B">
          <w:rPr>
            <w:rFonts w:ascii="Times New Roman" w:hAnsi="Times New Roman" w:cs="Times New Roman"/>
            <w:sz w:val="24"/>
            <w:szCs w:val="24"/>
          </w:rPr>
          <w:t>ini</w:t>
        </w:r>
        <w:proofErr w:type="spellEnd"/>
        <w:r w:rsidR="00372D8B">
          <w:rPr>
            <w:rFonts w:ascii="Times New Roman" w:hAnsi="Times New Roman" w:cs="Times New Roman"/>
            <w:sz w:val="24"/>
            <w:szCs w:val="24"/>
          </w:rPr>
          <w:t>,</w:t>
        </w:r>
      </w:ins>
      <w:ins w:id="66" w:author="Guna Dermawan" w:date="2021-11-18T16:25:00Z">
        <w:r w:rsidR="006A6767">
          <w:rPr>
            <w:rFonts w:ascii="Times New Roman" w:hAnsi="Times New Roman" w:cs="Times New Roman"/>
            <w:sz w:val="24"/>
            <w:szCs w:val="24"/>
            <w:lang w:val="id-ID"/>
          </w:rPr>
          <w:t xml:space="preserve"> </w:t>
        </w:r>
      </w:ins>
      <w:ins w:id="67" w:author="Guna Dermawan" w:date="2021-11-18T16:26:00Z">
        <w:r w:rsidR="006A6767">
          <w:rPr>
            <w:rFonts w:ascii="Times New Roman" w:hAnsi="Times New Roman" w:cs="Times New Roman"/>
            <w:sz w:val="24"/>
            <w:szCs w:val="24"/>
            <w:lang w:val="id-ID"/>
          </w:rPr>
          <w:t>kepala desa</w:t>
        </w:r>
      </w:ins>
      <w:ins w:id="68" w:author="Guna Dermawan" w:date="2021-11-18T16:09:00Z">
        <w:r w:rsidR="00372D8B"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 w:rsidR="00372D8B">
          <w:rPr>
            <w:rFonts w:ascii="Times New Roman" w:hAnsi="Times New Roman" w:cs="Times New Roman"/>
            <w:sz w:val="24"/>
            <w:szCs w:val="24"/>
          </w:rPr>
          <w:t>dapat</w:t>
        </w:r>
        <w:proofErr w:type="spellEnd"/>
        <w:r w:rsidR="00372D8B"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 w:rsidR="00372D8B">
          <w:rPr>
            <w:rFonts w:ascii="Times New Roman" w:hAnsi="Times New Roman" w:cs="Times New Roman"/>
            <w:sz w:val="24"/>
            <w:szCs w:val="24"/>
          </w:rPr>
          <w:t>memantau</w:t>
        </w:r>
        <w:proofErr w:type="spellEnd"/>
        <w:r w:rsidR="00372D8B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ins w:id="69" w:author="Guna Dermawan" w:date="2021-11-18T16:21:00Z">
        <w:r w:rsidR="00F94FD6">
          <w:rPr>
            <w:rFonts w:ascii="Times New Roman" w:hAnsi="Times New Roman" w:cs="Times New Roman"/>
            <w:sz w:val="24"/>
            <w:szCs w:val="24"/>
            <w:lang w:val="id-ID"/>
          </w:rPr>
          <w:t>presensi</w:t>
        </w:r>
      </w:ins>
      <w:ins w:id="70" w:author="Guna Dermawan" w:date="2021-11-18T16:09:00Z">
        <w:r w:rsidR="00372D8B"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 w:rsidR="00372D8B">
          <w:rPr>
            <w:rFonts w:ascii="Times New Roman" w:hAnsi="Times New Roman" w:cs="Times New Roman"/>
            <w:sz w:val="24"/>
            <w:szCs w:val="24"/>
          </w:rPr>
          <w:t>pegawai</w:t>
        </w:r>
      </w:ins>
      <w:proofErr w:type="spellEnd"/>
      <w:ins w:id="71" w:author="Guna Dermawan" w:date="2021-11-18T16:22:00Z">
        <w:r w:rsidR="009651F3">
          <w:rPr>
            <w:rFonts w:ascii="Times New Roman" w:hAnsi="Times New Roman" w:cs="Times New Roman"/>
            <w:sz w:val="24"/>
            <w:szCs w:val="24"/>
            <w:lang w:val="id-ID"/>
          </w:rPr>
          <w:t xml:space="preserve"> dan membantu </w:t>
        </w:r>
      </w:ins>
      <w:ins w:id="72" w:author="Guna Dermawan" w:date="2021-11-18T16:24:00Z">
        <w:r w:rsidR="00200B6F">
          <w:rPr>
            <w:rFonts w:ascii="Times New Roman" w:hAnsi="Times New Roman" w:cs="Times New Roman"/>
            <w:sz w:val="24"/>
            <w:szCs w:val="24"/>
            <w:lang w:val="id-ID"/>
          </w:rPr>
          <w:t>dalam membuat kebijakan terk</w:t>
        </w:r>
        <w:r w:rsidR="007D2896">
          <w:rPr>
            <w:rFonts w:ascii="Times New Roman" w:hAnsi="Times New Roman" w:cs="Times New Roman"/>
            <w:sz w:val="24"/>
            <w:szCs w:val="24"/>
            <w:lang w:val="id-ID"/>
          </w:rPr>
          <w:t>a</w:t>
        </w:r>
        <w:r w:rsidR="00200B6F">
          <w:rPr>
            <w:rFonts w:ascii="Times New Roman" w:hAnsi="Times New Roman" w:cs="Times New Roman"/>
            <w:sz w:val="24"/>
            <w:szCs w:val="24"/>
            <w:lang w:val="id-ID"/>
          </w:rPr>
          <w:t>it dengan presensi</w:t>
        </w:r>
        <w:r w:rsidR="007D2896">
          <w:rPr>
            <w:rFonts w:ascii="Times New Roman" w:hAnsi="Times New Roman" w:cs="Times New Roman"/>
            <w:sz w:val="24"/>
            <w:szCs w:val="24"/>
            <w:lang w:val="id-ID"/>
          </w:rPr>
          <w:t>.</w:t>
        </w:r>
      </w:ins>
    </w:p>
    <w:p w14:paraId="584B97D9" w14:textId="38032CD4" w:rsidR="00CF4039" w:rsidRDefault="00CC29B4">
      <w:pPr>
        <w:pStyle w:val="Subtitle"/>
        <w:numPr>
          <w:ilvl w:val="0"/>
          <w:numId w:val="10"/>
        </w:numPr>
        <w:jc w:val="both"/>
        <w:rPr>
          <w:ins w:id="73" w:author="Guna Dermawan" w:date="2021-11-18T09:57:00Z"/>
          <w:rFonts w:cs="Times New Roman"/>
          <w:lang w:val="id-ID"/>
        </w:rPr>
        <w:pPrChange w:id="74" w:author="Guna Dermawan" w:date="2021-11-18T16:34:00Z">
          <w:pPr>
            <w:pStyle w:val="Subtitle"/>
            <w:numPr>
              <w:ilvl w:val="0"/>
              <w:numId w:val="10"/>
            </w:numPr>
            <w:ind w:left="1079" w:hanging="360"/>
          </w:pPr>
        </w:pPrChange>
      </w:pPr>
      <w:ins w:id="75" w:author="Guna Dermawan" w:date="2021-11-18T09:57:00Z">
        <w:r w:rsidRPr="006C7B5A">
          <w:rPr>
            <w:rFonts w:cs="Times New Roman"/>
            <w:lang w:val="id-ID"/>
          </w:rPr>
          <w:t>Apa masalah yang terdapat pada presensi menggunakan metode konvensional?</w:t>
        </w:r>
      </w:ins>
    </w:p>
    <w:p w14:paraId="4876C11C" w14:textId="3BB68702" w:rsidR="00B20494" w:rsidRPr="009B79DD" w:rsidRDefault="00CF4039">
      <w:pPr>
        <w:pStyle w:val="Subtitle"/>
        <w:numPr>
          <w:ilvl w:val="0"/>
          <w:numId w:val="10"/>
        </w:numPr>
        <w:jc w:val="both"/>
        <w:rPr>
          <w:ins w:id="76" w:author="Guna Dermawan" w:date="2021-11-17T15:59:00Z"/>
          <w:lang w:val="id-ID"/>
          <w:rPrChange w:id="77" w:author="Guna Dermawan" w:date="2021-11-18T09:58:00Z">
            <w:rPr>
              <w:ins w:id="78" w:author="Guna Dermawan" w:date="2021-11-17T15:59:00Z"/>
              <w:lang w:val="en-US"/>
            </w:rPr>
          </w:rPrChange>
        </w:rPr>
        <w:pPrChange w:id="79" w:author="Guna Dermawan" w:date="2021-11-18T16:34:00Z">
          <w:pPr>
            <w:jc w:val="both"/>
          </w:pPr>
        </w:pPrChange>
      </w:pPr>
      <w:ins w:id="80" w:author="Guna Dermawan" w:date="2021-11-18T09:57:00Z">
        <w:r>
          <w:rPr>
            <w:lang w:val="id-ID"/>
          </w:rPr>
          <w:t>Bagaimana cara kerja aplikasi untuk</w:t>
        </w:r>
      </w:ins>
      <w:ins w:id="81" w:author="Guna Dermawan" w:date="2021-11-18T09:58:00Z">
        <w:r>
          <w:rPr>
            <w:lang w:val="id-ID"/>
          </w:rPr>
          <w:t xml:space="preserve"> melakukan monitoring presensi?</w:t>
        </w:r>
      </w:ins>
    </w:p>
    <w:p w14:paraId="69CC2DA5" w14:textId="4F880478" w:rsidR="004B303F" w:rsidRPr="00C16261" w:rsidRDefault="008A3265">
      <w:pPr>
        <w:rPr>
          <w:ins w:id="82" w:author="Guna Dermawan" w:date="2021-11-17T16:00:00Z"/>
          <w:rFonts w:ascii="Times New Roman" w:hAnsi="Times New Roman" w:cs="Times New Roman"/>
          <w:b/>
          <w:bCs/>
          <w:sz w:val="24"/>
          <w:szCs w:val="24"/>
          <w:lang w:val="en-US"/>
          <w:rPrChange w:id="83" w:author="Guna Dermawan" w:date="2021-11-17T20:15:00Z">
            <w:rPr>
              <w:ins w:id="84" w:author="Guna Dermawan" w:date="2021-11-17T16:00:00Z"/>
              <w:rFonts w:ascii="Times New Roman" w:hAnsi="Times New Roman" w:cs="Times New Roman"/>
              <w:sz w:val="24"/>
              <w:szCs w:val="24"/>
              <w:lang w:val="en-US"/>
            </w:rPr>
          </w:rPrChange>
        </w:rPr>
      </w:pPr>
      <w:ins w:id="85" w:author="Guna Dermawan" w:date="2021-11-17T16:57:00Z">
        <w:r w:rsidRPr="00C16261">
          <w:rPr>
            <w:rFonts w:ascii="Times New Roman" w:hAnsi="Times New Roman" w:cs="Times New Roman"/>
            <w:b/>
            <w:bCs/>
            <w:noProof/>
            <w:sz w:val="24"/>
            <w:szCs w:val="24"/>
            <w:lang w:val="en-US"/>
            <w:rPrChange w:id="86" w:author="Guna Dermawan" w:date="2021-11-17T20:15:00Z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</w:rPrChange>
          </w:rPr>
          <w:drawing>
            <wp:anchor distT="0" distB="0" distL="114300" distR="114300" simplePos="0" relativeHeight="251658240" behindDoc="1" locked="0" layoutInCell="1" allowOverlap="1" wp14:anchorId="786CE4E9" wp14:editId="47E5856A">
              <wp:simplePos x="0" y="0"/>
              <wp:positionH relativeFrom="column">
                <wp:posOffset>0</wp:posOffset>
              </wp:positionH>
              <wp:positionV relativeFrom="paragraph">
                <wp:posOffset>223157</wp:posOffset>
              </wp:positionV>
              <wp:extent cx="5780314" cy="3200400"/>
              <wp:effectExtent l="0" t="0" r="0" b="19050"/>
              <wp:wrapNone/>
              <wp:docPr id="3" name="Diagram 3"/>
              <wp:cNvGraphicFramePr/>
              <a:graphic xmlns:a="http://schemas.openxmlformats.org/drawingml/2006/main">
                <a:graphicData uri="http://schemas.openxmlformats.org/drawingml/2006/diagram">
                  <dgm:relIds xmlns:dgm="http://schemas.openxmlformats.org/drawingml/2006/diagram" xmlns:r="http://schemas.openxmlformats.org/officeDocument/2006/relationships" r:dm="rId6" r:lo="rId7" r:qs="rId8" r:cs="rId9"/>
                </a:graphicData>
              </a:graphic>
              <wp14:sizeRelH relativeFrom="margin">
                <wp14:pctWidth>0</wp14:pctWidth>
              </wp14:sizeRelH>
            </wp:anchor>
          </w:drawing>
        </w:r>
      </w:ins>
      <w:ins w:id="87" w:author="Guna Dermawan" w:date="2021-11-17T19:30:00Z">
        <w:r w:rsidR="00903C78" w:rsidRPr="00C16261">
          <w:rPr>
            <w:b/>
            <w:bCs/>
            <w:noProof/>
            <w:rPrChange w:id="88" w:author="Guna Dermawan" w:date="2021-11-17T20:15:00Z">
              <w:rPr>
                <w:noProof/>
              </w:rPr>
            </w:rPrChange>
          </w:rPr>
          <mc:AlternateContent>
            <mc:Choice Requires="wps">
              <w:drawing>
                <wp:anchor distT="0" distB="0" distL="114300" distR="114300" simplePos="0" relativeHeight="251660288" behindDoc="1" locked="0" layoutInCell="1" allowOverlap="1" wp14:anchorId="3938CEA1" wp14:editId="5599611B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3478530</wp:posOffset>
                  </wp:positionV>
                  <wp:extent cx="5486400" cy="635"/>
                  <wp:effectExtent l="0" t="0" r="0" b="0"/>
                  <wp:wrapNone/>
                  <wp:docPr id="1" name="Text Box 1"/>
                  <wp:cNvGraphicFramePr/>
                  <a:graphic xmlns:a="http://schemas.openxmlformats.org/drawingml/2006/main">
                    <a:graphicData uri="http://schemas.microsoft.com/office/word/2010/wordprocessingShape">
                      <wps:wsp>
                        <wps:cNvSpPr txBox="1"/>
                        <wps:spPr>
                          <a:xfrm>
                            <a:off x="0" y="0"/>
                            <a:ext cx="5486400" cy="63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4B54A833" w14:textId="3AD4BAA6" w:rsidR="00903C78" w:rsidRPr="0023333D" w:rsidRDefault="00903C78">
                              <w:pPr>
                                <w:pStyle w:val="Caption"/>
                                <w:jc w:val="center"/>
                                <w:rPr>
                                  <w:rFonts w:ascii="Times New Roman" w:hAnsi="Times New Roman" w:cs="Times New Roman"/>
                                  <w:noProof/>
                                  <w:sz w:val="24"/>
                                  <w:szCs w:val="24"/>
                                  <w:lang w:val="en-US"/>
                                </w:rPr>
                                <w:pPrChange w:id="89" w:author="Guna Dermawan" w:date="2021-11-17T19:30:00Z">
                                  <w:pPr/>
                                </w:pPrChange>
                              </w:pPr>
                              <w:proofErr w:type="spellStart"/>
                              <w:ins w:id="90" w:author="Guna Dermawan" w:date="2021-11-17T19:30:00Z">
                                <w:r>
                                  <w:t>gambar</w:t>
                                </w:r>
                                <w:proofErr w:type="spellEnd"/>
                                <w:r>
                                  <w:t xml:space="preserve"> </w:t>
                                </w:r>
                                <w:r>
                                  <w:fldChar w:fldCharType="begin"/>
                                </w:r>
                                <w:r>
                                  <w:instrText xml:space="preserve"> SEQ gambar \* ARABIC </w:instrText>
                                </w:r>
                              </w:ins>
                              <w:r>
                                <w:fldChar w:fldCharType="separate"/>
                              </w:r>
                              <w:r w:rsidR="007C43DE">
                                <w:rPr>
                                  <w:noProof/>
                                </w:rPr>
                                <w:t>1</w:t>
                              </w:r>
                              <w:ins w:id="91" w:author="Guna Dermawan" w:date="2021-11-17T19:30:00Z">
                                <w:r>
                                  <w:fldChar w:fldCharType="end"/>
                                </w:r>
                                <w:r>
                                  <w:t xml:space="preserve"> WBS project</w:t>
                                </w:r>
                              </w:ins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a:graphicData>
                  </a:graphic>
                </wp:anchor>
              </w:drawing>
            </mc:Choice>
            <mc:Fallback>
              <w:pict>
                <v:shapetype w14:anchorId="3938CEA1" id="_x0000_t202" coordsize="21600,21600" o:spt="202" path="m,l,21600r21600,l21600,xe">
                  <v:stroke joinstyle="miter"/>
                  <v:path gradientshapeok="t" o:connecttype="rect"/>
                </v:shapetype>
                <v:shape id="Text Box 1" o:spid="_x0000_s1026" type="#_x0000_t202" style="position:absolute;margin-left:0;margin-top:273.9pt;width:6in;height:.05pt;z-index:-25165619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" stroked="f">
                  <v:textbox style="mso-fit-shape-to-text:t" inset="0,0,0,0">
                    <w:txbxContent>
                      <w:p w14:paraId="4B54A833" w14:textId="3AD4BAA6" w:rsidR="00903C78" w:rsidRPr="0023333D" w:rsidRDefault="00903C78">
                        <w:pPr>
                          <w:pStyle w:val="Caption"/>
                          <w:jc w:val="center"/>
                          <w:rPr>
                            <w:rFonts w:ascii="Times New Roman" w:hAnsi="Times New Roman" w:cs="Times New Roman"/>
                            <w:noProof/>
                            <w:sz w:val="24"/>
                            <w:szCs w:val="24"/>
                            <w:lang w:val="en-US"/>
                          </w:rPr>
                          <w:pPrChange w:id="92" w:author="Guna Dermawan" w:date="2021-11-17T19:30:00Z">
                            <w:pPr/>
                          </w:pPrChange>
                        </w:pPr>
                        <w:proofErr w:type="spellStart"/>
                        <w:ins w:id="93" w:author="Guna Dermawan" w:date="2021-11-17T19:30:00Z">
                          <w:r>
                            <w:t>gambar</w:t>
                          </w:r>
                          <w:proofErr w:type="spellEnd"/>
                          <w:r>
                            <w:t xml:space="preserve"> </w:t>
                          </w:r>
                          <w:r>
                            <w:fldChar w:fldCharType="begin"/>
                          </w:r>
                          <w:r>
                            <w:instrText xml:space="preserve"> SEQ gambar \* ARABIC </w:instrText>
                          </w:r>
                        </w:ins>
                        <w:r>
                          <w:fldChar w:fldCharType="separate"/>
                        </w:r>
                        <w:r w:rsidR="007C43DE">
                          <w:rPr>
                            <w:noProof/>
                          </w:rPr>
                          <w:t>1</w:t>
                        </w:r>
                        <w:ins w:id="94" w:author="Guna Dermawan" w:date="2021-11-17T19:30:00Z">
                          <w:r>
                            <w:fldChar w:fldCharType="end"/>
                          </w:r>
                          <w:r>
                            <w:t xml:space="preserve"> WBS project</w:t>
                          </w:r>
                        </w:ins>
                      </w:p>
                    </w:txbxContent>
                  </v:textbox>
                </v:shape>
              </w:pict>
            </mc:Fallback>
          </mc:AlternateContent>
        </w:r>
      </w:ins>
      <w:ins w:id="95" w:author="Guna Dermawan" w:date="2021-11-17T15:59:00Z">
        <w:r w:rsidR="004B303F" w:rsidRPr="00C16261">
          <w:rPr>
            <w:rFonts w:ascii="Times New Roman" w:hAnsi="Times New Roman" w:cs="Times New Roman"/>
            <w:b/>
            <w:bCs/>
            <w:sz w:val="24"/>
            <w:szCs w:val="24"/>
            <w:lang w:val="en-US"/>
            <w:rPrChange w:id="96" w:author="Guna Dermawan" w:date="2021-11-17T20:15:00Z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  <w:t>Project Scope d</w:t>
        </w:r>
      </w:ins>
      <w:ins w:id="97" w:author="Guna Dermawan" w:date="2021-11-17T16:00:00Z">
        <w:r w:rsidR="004B303F" w:rsidRPr="00C16261">
          <w:rPr>
            <w:rFonts w:ascii="Times New Roman" w:hAnsi="Times New Roman" w:cs="Times New Roman"/>
            <w:b/>
            <w:bCs/>
            <w:sz w:val="24"/>
            <w:szCs w:val="24"/>
            <w:lang w:val="en-US"/>
            <w:rPrChange w:id="98" w:author="Guna Dermawan" w:date="2021-11-17T20:15:00Z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  <w:t>an Deliverables:</w:t>
        </w:r>
      </w:ins>
    </w:p>
    <w:p w14:paraId="342A67D7" w14:textId="78C2CB3C" w:rsidR="004B303F" w:rsidRDefault="004B303F" w:rsidP="004B303F">
      <w:pPr>
        <w:jc w:val="center"/>
        <w:rPr>
          <w:ins w:id="99" w:author="Guna Dermawan" w:date="2021-11-17T19:31:00Z"/>
          <w:rFonts w:ascii="Times New Roman" w:hAnsi="Times New Roman" w:cs="Times New Roman"/>
          <w:sz w:val="24"/>
          <w:szCs w:val="24"/>
          <w:lang w:val="en-US"/>
        </w:rPr>
      </w:pPr>
    </w:p>
    <w:p w14:paraId="63FBAF49" w14:textId="49807257" w:rsidR="00A7530A" w:rsidRPr="00B96589" w:rsidRDefault="00A7530A">
      <w:pPr>
        <w:rPr>
          <w:ins w:id="100" w:author="Guna Dermawan" w:date="2021-11-17T19:31:00Z"/>
          <w:rFonts w:ascii="Times New Roman" w:hAnsi="Times New Roman" w:cs="Times New Roman"/>
          <w:sz w:val="24"/>
          <w:szCs w:val="24"/>
          <w:lang w:val="en-US"/>
        </w:rPr>
        <w:pPrChange w:id="101" w:author="Guna Dermawan" w:date="2021-11-17T19:31:00Z">
          <w:pPr>
            <w:jc w:val="center"/>
          </w:pPr>
        </w:pPrChange>
      </w:pPr>
    </w:p>
    <w:p w14:paraId="5FAF3FE2" w14:textId="6132977E" w:rsidR="00A7530A" w:rsidRPr="004C6F49" w:rsidRDefault="00A7530A">
      <w:pPr>
        <w:rPr>
          <w:ins w:id="102" w:author="Guna Dermawan" w:date="2021-11-17T19:31:00Z"/>
          <w:rFonts w:ascii="Times New Roman" w:hAnsi="Times New Roman" w:cs="Times New Roman"/>
          <w:sz w:val="24"/>
          <w:szCs w:val="24"/>
          <w:lang w:val="en-US"/>
        </w:rPr>
        <w:pPrChange w:id="103" w:author="Guna Dermawan" w:date="2021-11-17T19:31:00Z">
          <w:pPr>
            <w:jc w:val="center"/>
          </w:pPr>
        </w:pPrChange>
      </w:pPr>
    </w:p>
    <w:p w14:paraId="6CEAA72B" w14:textId="011C1A21" w:rsidR="00A7530A" w:rsidRPr="004C6F49" w:rsidRDefault="00A7530A">
      <w:pPr>
        <w:rPr>
          <w:ins w:id="104" w:author="Guna Dermawan" w:date="2021-11-17T19:31:00Z"/>
          <w:rFonts w:ascii="Times New Roman" w:hAnsi="Times New Roman" w:cs="Times New Roman"/>
          <w:sz w:val="24"/>
          <w:szCs w:val="24"/>
          <w:lang w:val="en-US"/>
        </w:rPr>
        <w:pPrChange w:id="105" w:author="Guna Dermawan" w:date="2021-11-17T19:31:00Z">
          <w:pPr>
            <w:jc w:val="center"/>
          </w:pPr>
        </w:pPrChange>
      </w:pPr>
    </w:p>
    <w:p w14:paraId="2E23210E" w14:textId="14B7F15A" w:rsidR="00A7530A" w:rsidRPr="004C6F49" w:rsidRDefault="00A7530A">
      <w:pPr>
        <w:rPr>
          <w:ins w:id="106" w:author="Guna Dermawan" w:date="2021-11-17T19:31:00Z"/>
          <w:rFonts w:ascii="Times New Roman" w:hAnsi="Times New Roman" w:cs="Times New Roman"/>
          <w:sz w:val="24"/>
          <w:szCs w:val="24"/>
          <w:lang w:val="en-US"/>
        </w:rPr>
        <w:pPrChange w:id="107" w:author="Guna Dermawan" w:date="2021-11-17T19:31:00Z">
          <w:pPr>
            <w:jc w:val="center"/>
          </w:pPr>
        </w:pPrChange>
      </w:pPr>
    </w:p>
    <w:p w14:paraId="6FB2D1D0" w14:textId="3A27FF07" w:rsidR="00A7530A" w:rsidRPr="004C6F49" w:rsidRDefault="00A7530A">
      <w:pPr>
        <w:rPr>
          <w:ins w:id="108" w:author="Guna Dermawan" w:date="2021-11-17T19:31:00Z"/>
          <w:rFonts w:ascii="Times New Roman" w:hAnsi="Times New Roman" w:cs="Times New Roman"/>
          <w:sz w:val="24"/>
          <w:szCs w:val="24"/>
          <w:lang w:val="en-US"/>
        </w:rPr>
        <w:pPrChange w:id="109" w:author="Guna Dermawan" w:date="2021-11-17T19:31:00Z">
          <w:pPr>
            <w:jc w:val="center"/>
          </w:pPr>
        </w:pPrChange>
      </w:pPr>
    </w:p>
    <w:p w14:paraId="2B6F8556" w14:textId="6CEE0492" w:rsidR="00A7530A" w:rsidRPr="004C6F49" w:rsidRDefault="00816070">
      <w:pPr>
        <w:tabs>
          <w:tab w:val="left" w:pos="6176"/>
        </w:tabs>
        <w:rPr>
          <w:ins w:id="110" w:author="Guna Dermawan" w:date="2021-11-17T19:31:00Z"/>
          <w:rFonts w:ascii="Times New Roman" w:hAnsi="Times New Roman" w:cs="Times New Roman"/>
          <w:sz w:val="24"/>
          <w:szCs w:val="24"/>
          <w:lang w:val="en-US"/>
        </w:rPr>
        <w:pPrChange w:id="111" w:author="Guna Dermawan" w:date="2021-11-17T20:00:00Z">
          <w:pPr>
            <w:jc w:val="center"/>
          </w:pPr>
        </w:pPrChange>
      </w:pPr>
      <w:ins w:id="112" w:author="Guna Dermawan" w:date="2021-11-17T20:00:00Z">
        <w:r>
          <w:rPr>
            <w:rFonts w:ascii="Times New Roman" w:hAnsi="Times New Roman" w:cs="Times New Roman"/>
            <w:sz w:val="24"/>
            <w:szCs w:val="24"/>
            <w:lang w:val="en-US"/>
          </w:rPr>
          <w:tab/>
        </w:r>
      </w:ins>
    </w:p>
    <w:p w14:paraId="70186EB9" w14:textId="28C97FF2" w:rsidR="00A7530A" w:rsidRPr="00B96589" w:rsidRDefault="00A7530A">
      <w:pPr>
        <w:tabs>
          <w:tab w:val="left" w:pos="1672"/>
        </w:tabs>
        <w:rPr>
          <w:ins w:id="113" w:author="Guna Dermawan" w:date="2021-11-17T19:31:00Z"/>
          <w:rFonts w:ascii="Times New Roman" w:hAnsi="Times New Roman" w:cs="Times New Roman"/>
          <w:sz w:val="24"/>
          <w:szCs w:val="24"/>
          <w:lang w:val="en-US"/>
        </w:rPr>
        <w:pPrChange w:id="114" w:author="Guna Dermawan" w:date="2021-11-17T19:34:00Z">
          <w:pPr>
            <w:jc w:val="center"/>
          </w:pPr>
        </w:pPrChange>
      </w:pPr>
      <w:ins w:id="115" w:author="Guna Dermawan" w:date="2021-11-17T19:34:00Z">
        <w:r>
          <w:rPr>
            <w:rFonts w:ascii="Times New Roman" w:hAnsi="Times New Roman" w:cs="Times New Roman"/>
            <w:sz w:val="24"/>
            <w:szCs w:val="24"/>
            <w:lang w:val="en-US"/>
          </w:rPr>
          <w:tab/>
        </w:r>
      </w:ins>
    </w:p>
    <w:p w14:paraId="1DFF57BA" w14:textId="4BC7E858" w:rsidR="00A7530A" w:rsidRPr="00B96589" w:rsidRDefault="006271BE">
      <w:pPr>
        <w:tabs>
          <w:tab w:val="left" w:pos="1672"/>
        </w:tabs>
        <w:rPr>
          <w:ins w:id="116" w:author="Guna Dermawan" w:date="2021-11-17T19:31:00Z"/>
          <w:rFonts w:ascii="Times New Roman" w:hAnsi="Times New Roman" w:cs="Times New Roman"/>
          <w:sz w:val="24"/>
          <w:szCs w:val="24"/>
          <w:lang w:val="en-US"/>
        </w:rPr>
        <w:pPrChange w:id="117" w:author="Guna Dermawan" w:date="2021-11-17T19:35:00Z">
          <w:pPr>
            <w:jc w:val="center"/>
          </w:pPr>
        </w:pPrChange>
      </w:pPr>
      <w:ins w:id="118" w:author="Guna Dermawan" w:date="2021-11-17T19:35:00Z">
        <w:r>
          <w:rPr>
            <w:rFonts w:ascii="Times New Roman" w:hAnsi="Times New Roman" w:cs="Times New Roman"/>
            <w:sz w:val="24"/>
            <w:szCs w:val="24"/>
            <w:lang w:val="en-US"/>
          </w:rPr>
          <w:tab/>
        </w:r>
      </w:ins>
    </w:p>
    <w:p w14:paraId="7C762470" w14:textId="5B60C80F" w:rsidR="00A7530A" w:rsidRPr="00B96589" w:rsidRDefault="00A7530A">
      <w:pPr>
        <w:rPr>
          <w:ins w:id="119" w:author="Guna Dermawan" w:date="2021-11-17T19:31:00Z"/>
          <w:rFonts w:ascii="Times New Roman" w:hAnsi="Times New Roman" w:cs="Times New Roman"/>
          <w:sz w:val="24"/>
          <w:szCs w:val="24"/>
          <w:lang w:val="en-US"/>
        </w:rPr>
        <w:pPrChange w:id="120" w:author="Guna Dermawan" w:date="2021-11-17T19:31:00Z">
          <w:pPr>
            <w:jc w:val="center"/>
          </w:pPr>
        </w:pPrChange>
      </w:pPr>
    </w:p>
    <w:p w14:paraId="2AE7CC87" w14:textId="199E3229" w:rsidR="00A7530A" w:rsidRPr="004C6F49" w:rsidRDefault="00A7530A">
      <w:pPr>
        <w:rPr>
          <w:ins w:id="121" w:author="Guna Dermawan" w:date="2021-11-17T19:31:00Z"/>
          <w:rFonts w:ascii="Times New Roman" w:hAnsi="Times New Roman" w:cs="Times New Roman"/>
          <w:sz w:val="24"/>
          <w:szCs w:val="24"/>
          <w:lang w:val="en-US"/>
        </w:rPr>
        <w:pPrChange w:id="122" w:author="Guna Dermawan" w:date="2021-11-17T19:31:00Z">
          <w:pPr>
            <w:jc w:val="center"/>
          </w:pPr>
        </w:pPrChange>
      </w:pPr>
    </w:p>
    <w:p w14:paraId="6756B9D7" w14:textId="63ABACF8" w:rsidR="00A7530A" w:rsidRDefault="00A7530A" w:rsidP="00A7530A">
      <w:pPr>
        <w:tabs>
          <w:tab w:val="left" w:pos="1344"/>
        </w:tabs>
        <w:rPr>
          <w:ins w:id="123" w:author="Guna Dermawan" w:date="2021-11-17T20:05:00Z"/>
          <w:rFonts w:ascii="Times New Roman" w:hAnsi="Times New Roman" w:cs="Times New Roman"/>
          <w:sz w:val="24"/>
          <w:szCs w:val="24"/>
          <w:lang w:val="en-US"/>
        </w:rPr>
      </w:pPr>
    </w:p>
    <w:p w14:paraId="4C178B65" w14:textId="56C25586" w:rsidR="003D41A9" w:rsidRDefault="003D41A9" w:rsidP="00A7530A">
      <w:pPr>
        <w:tabs>
          <w:tab w:val="left" w:pos="1344"/>
        </w:tabs>
        <w:rPr>
          <w:ins w:id="124" w:author="Guna Dermawan" w:date="2021-11-17T20:06:00Z"/>
          <w:rFonts w:ascii="Times New Roman" w:hAnsi="Times New Roman" w:cs="Times New Roman"/>
          <w:sz w:val="24"/>
          <w:szCs w:val="24"/>
          <w:lang w:val="en-US"/>
        </w:rPr>
      </w:pPr>
      <w:proofErr w:type="spellStart"/>
      <w:ins w:id="125" w:author="Guna Dermawan" w:date="2021-11-17T20:06:00Z">
        <w:r>
          <w:rPr>
            <w:rFonts w:ascii="Times New Roman" w:hAnsi="Times New Roman" w:cs="Times New Roman"/>
            <w:sz w:val="24"/>
            <w:szCs w:val="24"/>
            <w:lang w:val="en-US"/>
          </w:rPr>
          <w:t>Dalam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proses </w:t>
        </w:r>
      </w:ins>
      <w:ins w:id="126" w:author="Guna Dermawan" w:date="2021-11-18T17:14:00Z">
        <w:r w:rsidR="00BA6828">
          <w:rPr>
            <w:rFonts w:ascii="Times New Roman" w:hAnsi="Times New Roman" w:cs="Times New Roman"/>
            <w:sz w:val="24"/>
            <w:szCs w:val="24"/>
            <w:lang w:val="id-ID"/>
          </w:rPr>
          <w:t>p</w:t>
        </w:r>
      </w:ins>
      <w:proofErr w:type="spellStart"/>
      <w:ins w:id="127" w:author="Guna Dermawan" w:date="2021-11-17T20:06:00Z">
        <w:r>
          <w:rPr>
            <w:rFonts w:ascii="Times New Roman" w:hAnsi="Times New Roman" w:cs="Times New Roman"/>
            <w:sz w:val="24"/>
            <w:szCs w:val="24"/>
            <w:lang w:val="en-US"/>
          </w:rPr>
          <w:t>laning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dan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analisa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tuju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atau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deliverable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adalah</w:t>
        </w:r>
        <w:proofErr w:type="spellEnd"/>
      </w:ins>
    </w:p>
    <w:p w14:paraId="3EA3BD91" w14:textId="63EADB5F" w:rsidR="00BD2C2E" w:rsidRDefault="00BD2C2E" w:rsidP="00BD2C2E">
      <w:pPr>
        <w:pStyle w:val="ListParagraph"/>
        <w:numPr>
          <w:ilvl w:val="0"/>
          <w:numId w:val="2"/>
        </w:numPr>
        <w:tabs>
          <w:tab w:val="left" w:pos="1344"/>
        </w:tabs>
        <w:rPr>
          <w:ins w:id="128" w:author="Guna Dermawan" w:date="2021-11-17T20:07:00Z"/>
          <w:rFonts w:ascii="Times New Roman" w:hAnsi="Times New Roman" w:cs="Times New Roman"/>
          <w:sz w:val="24"/>
          <w:szCs w:val="24"/>
          <w:lang w:val="en-US"/>
        </w:rPr>
      </w:pPr>
      <w:proofErr w:type="spellStart"/>
      <w:ins w:id="129" w:author="Guna Dermawan" w:date="2021-11-17T20:06:00Z">
        <w:r>
          <w:rPr>
            <w:rFonts w:ascii="Times New Roman" w:hAnsi="Times New Roman" w:cs="Times New Roman"/>
            <w:sz w:val="24"/>
            <w:szCs w:val="24"/>
            <w:lang w:val="en-US"/>
          </w:rPr>
          <w:t>Men</w:t>
        </w:r>
      </w:ins>
      <w:ins w:id="130" w:author="Guna Dermawan" w:date="2021-11-17T20:07:00Z">
        <w:r>
          <w:rPr>
            <w:rFonts w:ascii="Times New Roman" w:hAnsi="Times New Roman" w:cs="Times New Roman"/>
            <w:sz w:val="24"/>
            <w:szCs w:val="24"/>
            <w:lang w:val="en-US"/>
          </w:rPr>
          <w:t>emuk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masalah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yang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apat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igunak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untuk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pembuat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atau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implementasi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idalam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aplikasi</w:t>
        </w:r>
        <w:proofErr w:type="spellEnd"/>
      </w:ins>
    </w:p>
    <w:p w14:paraId="43EEA474" w14:textId="080A09D5" w:rsidR="006A2735" w:rsidRDefault="006A2735" w:rsidP="00BD2C2E">
      <w:pPr>
        <w:pStyle w:val="ListParagraph"/>
        <w:numPr>
          <w:ilvl w:val="0"/>
          <w:numId w:val="2"/>
        </w:numPr>
        <w:tabs>
          <w:tab w:val="left" w:pos="1344"/>
        </w:tabs>
        <w:rPr>
          <w:ins w:id="131" w:author="Guna Dermawan" w:date="2021-11-17T20:07:00Z"/>
          <w:rFonts w:ascii="Times New Roman" w:hAnsi="Times New Roman" w:cs="Times New Roman"/>
          <w:sz w:val="24"/>
          <w:szCs w:val="24"/>
          <w:lang w:val="en-US"/>
        </w:rPr>
      </w:pPr>
      <w:proofErr w:type="spellStart"/>
      <w:ins w:id="132" w:author="Guna Dermawan" w:date="2021-11-17T20:07:00Z">
        <w:r>
          <w:rPr>
            <w:rFonts w:ascii="Times New Roman" w:hAnsi="Times New Roman" w:cs="Times New Roman"/>
            <w:sz w:val="24"/>
            <w:szCs w:val="24"/>
            <w:lang w:val="en-US"/>
          </w:rPr>
          <w:t>Memahami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alur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kerja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aplikasi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atau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sistem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yang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ak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di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buat</w:t>
        </w:r>
        <w:proofErr w:type="spellEnd"/>
      </w:ins>
    </w:p>
    <w:p w14:paraId="59CC273C" w14:textId="3E87813D" w:rsidR="00F83D47" w:rsidRDefault="00F83D47" w:rsidP="00BD2C2E">
      <w:pPr>
        <w:pStyle w:val="ListParagraph"/>
        <w:numPr>
          <w:ilvl w:val="0"/>
          <w:numId w:val="2"/>
        </w:numPr>
        <w:tabs>
          <w:tab w:val="left" w:pos="1344"/>
        </w:tabs>
        <w:rPr>
          <w:ins w:id="133" w:author="Guna Dermawan" w:date="2021-11-17T20:07:00Z"/>
          <w:rFonts w:ascii="Times New Roman" w:hAnsi="Times New Roman" w:cs="Times New Roman"/>
          <w:sz w:val="24"/>
          <w:szCs w:val="24"/>
          <w:lang w:val="en-US"/>
        </w:rPr>
      </w:pPr>
      <w:proofErr w:type="spellStart"/>
      <w:ins w:id="134" w:author="Guna Dermawan" w:date="2021-11-17T20:07:00Z">
        <w:r>
          <w:rPr>
            <w:rFonts w:ascii="Times New Roman" w:hAnsi="Times New Roman" w:cs="Times New Roman"/>
            <w:sz w:val="24"/>
            <w:szCs w:val="24"/>
            <w:lang w:val="en-US"/>
          </w:rPr>
          <w:lastRenderedPageBreak/>
          <w:t>Melakuk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analisa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hasil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yang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idapatk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ari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ua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point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iatas</w:t>
        </w:r>
        <w:proofErr w:type="spellEnd"/>
      </w:ins>
    </w:p>
    <w:p w14:paraId="6BA5341E" w14:textId="26AA9553" w:rsidR="00A044C4" w:rsidRDefault="003E75A6" w:rsidP="00A044C4">
      <w:pPr>
        <w:pStyle w:val="ListParagraph"/>
        <w:numPr>
          <w:ilvl w:val="0"/>
          <w:numId w:val="2"/>
        </w:numPr>
        <w:tabs>
          <w:tab w:val="left" w:pos="1344"/>
        </w:tabs>
        <w:rPr>
          <w:ins w:id="135" w:author="Guna Dermawan" w:date="2021-11-17T20:08:00Z"/>
          <w:rFonts w:ascii="Times New Roman" w:hAnsi="Times New Roman" w:cs="Times New Roman"/>
          <w:sz w:val="24"/>
          <w:szCs w:val="24"/>
          <w:lang w:val="en-US"/>
        </w:rPr>
      </w:pPr>
      <w:proofErr w:type="spellStart"/>
      <w:ins w:id="136" w:author="Guna Dermawan" w:date="2021-11-17T20:08:00Z">
        <w:r>
          <w:rPr>
            <w:rFonts w:ascii="Times New Roman" w:hAnsi="Times New Roman" w:cs="Times New Roman"/>
            <w:sz w:val="24"/>
            <w:szCs w:val="24"/>
            <w:lang w:val="en-US"/>
          </w:rPr>
          <w:t>Mengumpulk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referensi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sebagai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sumber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baca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dan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informasi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alam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pembuat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aplikasi</w:t>
        </w:r>
        <w:proofErr w:type="spellEnd"/>
      </w:ins>
    </w:p>
    <w:p w14:paraId="792F4DC4" w14:textId="2630E24C" w:rsidR="00A044C4" w:rsidRDefault="00A044C4" w:rsidP="00A044C4">
      <w:pPr>
        <w:tabs>
          <w:tab w:val="left" w:pos="1344"/>
        </w:tabs>
        <w:rPr>
          <w:ins w:id="137" w:author="Guna Dermawan" w:date="2021-11-17T20:09:00Z"/>
          <w:rFonts w:ascii="Times New Roman" w:hAnsi="Times New Roman" w:cs="Times New Roman"/>
          <w:sz w:val="24"/>
          <w:szCs w:val="24"/>
          <w:lang w:val="en-US"/>
        </w:rPr>
      </w:pPr>
      <w:proofErr w:type="spellStart"/>
      <w:ins w:id="138" w:author="Guna Dermawan" w:date="2021-11-17T20:08:00Z">
        <w:r>
          <w:rPr>
            <w:rFonts w:ascii="Times New Roman" w:hAnsi="Times New Roman" w:cs="Times New Roman"/>
            <w:sz w:val="24"/>
            <w:szCs w:val="24"/>
            <w:lang w:val="en-US"/>
          </w:rPr>
          <w:t>Dalam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proses UI Desain,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eliverablenya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ad</w:t>
        </w:r>
      </w:ins>
      <w:ins w:id="139" w:author="Guna Dermawan" w:date="2021-11-17T20:09:00Z">
        <w:r>
          <w:rPr>
            <w:rFonts w:ascii="Times New Roman" w:hAnsi="Times New Roman" w:cs="Times New Roman"/>
            <w:sz w:val="24"/>
            <w:szCs w:val="24"/>
            <w:lang w:val="en-US"/>
          </w:rPr>
          <w:t>alah</w:t>
        </w:r>
        <w:proofErr w:type="spellEnd"/>
      </w:ins>
    </w:p>
    <w:p w14:paraId="3C66350F" w14:textId="2F5B3E56" w:rsidR="00A044C4" w:rsidRDefault="00A044C4" w:rsidP="00A044C4">
      <w:pPr>
        <w:pStyle w:val="ListParagraph"/>
        <w:numPr>
          <w:ilvl w:val="0"/>
          <w:numId w:val="3"/>
        </w:numPr>
        <w:tabs>
          <w:tab w:val="left" w:pos="1344"/>
        </w:tabs>
        <w:rPr>
          <w:ins w:id="140" w:author="Guna Dermawan" w:date="2021-11-17T20:09:00Z"/>
          <w:rFonts w:ascii="Times New Roman" w:hAnsi="Times New Roman" w:cs="Times New Roman"/>
          <w:sz w:val="24"/>
          <w:szCs w:val="24"/>
          <w:lang w:val="en-US"/>
        </w:rPr>
      </w:pPr>
      <w:proofErr w:type="spellStart"/>
      <w:ins w:id="141" w:author="Guna Dermawan" w:date="2021-11-17T20:09:00Z">
        <w:r>
          <w:rPr>
            <w:rFonts w:ascii="Times New Roman" w:hAnsi="Times New Roman" w:cs="Times New Roman"/>
            <w:sz w:val="24"/>
            <w:szCs w:val="24"/>
            <w:lang w:val="en-US"/>
          </w:rPr>
          <w:t>Membuat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wireframe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aplikasi</w:t>
        </w:r>
        <w:proofErr w:type="spellEnd"/>
      </w:ins>
    </w:p>
    <w:p w14:paraId="7294C6DB" w14:textId="4997B82A" w:rsidR="0097562E" w:rsidRDefault="00A044C4" w:rsidP="0097562E">
      <w:pPr>
        <w:pStyle w:val="ListParagraph"/>
        <w:numPr>
          <w:ilvl w:val="0"/>
          <w:numId w:val="3"/>
        </w:numPr>
        <w:tabs>
          <w:tab w:val="left" w:pos="1344"/>
        </w:tabs>
        <w:rPr>
          <w:ins w:id="142" w:author="Guna Dermawan" w:date="2021-11-17T20:09:00Z"/>
          <w:rFonts w:ascii="Times New Roman" w:hAnsi="Times New Roman" w:cs="Times New Roman"/>
          <w:sz w:val="24"/>
          <w:szCs w:val="24"/>
          <w:lang w:val="en-US"/>
        </w:rPr>
      </w:pPr>
      <w:proofErr w:type="spellStart"/>
      <w:ins w:id="143" w:author="Guna Dermawan" w:date="2021-11-17T20:09:00Z">
        <w:r>
          <w:rPr>
            <w:rFonts w:ascii="Times New Roman" w:hAnsi="Times New Roman" w:cs="Times New Roman"/>
            <w:sz w:val="24"/>
            <w:szCs w:val="24"/>
            <w:lang w:val="en-US"/>
          </w:rPr>
          <w:t>Melakuk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pembuat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esai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aplikasi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di android studio</w:t>
        </w:r>
      </w:ins>
    </w:p>
    <w:p w14:paraId="5C80ED36" w14:textId="04BADBBD" w:rsidR="0097562E" w:rsidRDefault="0097562E" w:rsidP="0097562E">
      <w:pPr>
        <w:tabs>
          <w:tab w:val="left" w:pos="1344"/>
        </w:tabs>
        <w:rPr>
          <w:ins w:id="144" w:author="Guna Dermawan" w:date="2021-11-17T20:09:00Z"/>
          <w:rFonts w:ascii="Times New Roman" w:hAnsi="Times New Roman" w:cs="Times New Roman"/>
          <w:sz w:val="24"/>
          <w:szCs w:val="24"/>
          <w:lang w:val="en-US"/>
        </w:rPr>
      </w:pPr>
      <w:proofErr w:type="spellStart"/>
      <w:ins w:id="145" w:author="Guna Dermawan" w:date="2021-11-17T20:09:00Z">
        <w:r>
          <w:rPr>
            <w:rFonts w:ascii="Times New Roman" w:hAnsi="Times New Roman" w:cs="Times New Roman"/>
            <w:sz w:val="24"/>
            <w:szCs w:val="24"/>
            <w:lang w:val="en-US"/>
          </w:rPr>
          <w:t>Dalam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proses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penulis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kode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atau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coding,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eliverablenya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adalah</w:t>
        </w:r>
        <w:proofErr w:type="spellEnd"/>
      </w:ins>
    </w:p>
    <w:p w14:paraId="0F8C936A" w14:textId="222A7827" w:rsidR="0097562E" w:rsidRDefault="0097562E" w:rsidP="0097562E">
      <w:pPr>
        <w:pStyle w:val="ListParagraph"/>
        <w:numPr>
          <w:ilvl w:val="0"/>
          <w:numId w:val="4"/>
        </w:numPr>
        <w:tabs>
          <w:tab w:val="left" w:pos="1344"/>
        </w:tabs>
        <w:rPr>
          <w:ins w:id="146" w:author="Guna Dermawan" w:date="2021-11-17T20:10:00Z"/>
          <w:rFonts w:ascii="Times New Roman" w:hAnsi="Times New Roman" w:cs="Times New Roman"/>
          <w:sz w:val="24"/>
          <w:szCs w:val="24"/>
          <w:lang w:val="en-US"/>
        </w:rPr>
      </w:pPr>
      <w:proofErr w:type="spellStart"/>
      <w:ins w:id="147" w:author="Guna Dermawan" w:date="2021-11-17T20:10:00Z">
        <w:r>
          <w:rPr>
            <w:rFonts w:ascii="Times New Roman" w:hAnsi="Times New Roman" w:cs="Times New Roman"/>
            <w:sz w:val="24"/>
            <w:szCs w:val="24"/>
            <w:lang w:val="en-US"/>
          </w:rPr>
          <w:t>Aplikasi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apat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terhubung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eng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database yang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ak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igunakan</w:t>
        </w:r>
        <w:proofErr w:type="spellEnd"/>
      </w:ins>
    </w:p>
    <w:p w14:paraId="5250389F" w14:textId="5EBD1DBE" w:rsidR="0097562E" w:rsidRDefault="0097562E" w:rsidP="0097562E">
      <w:pPr>
        <w:pStyle w:val="ListParagraph"/>
        <w:numPr>
          <w:ilvl w:val="0"/>
          <w:numId w:val="4"/>
        </w:numPr>
        <w:tabs>
          <w:tab w:val="left" w:pos="1344"/>
        </w:tabs>
        <w:rPr>
          <w:ins w:id="148" w:author="Guna Dermawan" w:date="2021-11-17T20:10:00Z"/>
          <w:rFonts w:ascii="Times New Roman" w:hAnsi="Times New Roman" w:cs="Times New Roman"/>
          <w:sz w:val="24"/>
          <w:szCs w:val="24"/>
          <w:lang w:val="en-US"/>
        </w:rPr>
      </w:pPr>
      <w:proofErr w:type="spellStart"/>
      <w:ins w:id="149" w:author="Guna Dermawan" w:date="2021-11-17T20:10:00Z">
        <w:r>
          <w:rPr>
            <w:rFonts w:ascii="Times New Roman" w:hAnsi="Times New Roman" w:cs="Times New Roman"/>
            <w:sz w:val="24"/>
            <w:szCs w:val="24"/>
            <w:lang w:val="en-US"/>
          </w:rPr>
          <w:t>Aplikasi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apat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melakuk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fungsi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login dan sign up user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eng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baik</w:t>
        </w:r>
        <w:proofErr w:type="spellEnd"/>
      </w:ins>
    </w:p>
    <w:p w14:paraId="182AFD35" w14:textId="6F072223" w:rsidR="0097562E" w:rsidRDefault="0097562E" w:rsidP="0097562E">
      <w:pPr>
        <w:pStyle w:val="ListParagraph"/>
        <w:numPr>
          <w:ilvl w:val="0"/>
          <w:numId w:val="4"/>
        </w:numPr>
        <w:tabs>
          <w:tab w:val="left" w:pos="1344"/>
        </w:tabs>
        <w:rPr>
          <w:ins w:id="150" w:author="Guna Dermawan" w:date="2021-11-17T20:11:00Z"/>
          <w:rFonts w:ascii="Times New Roman" w:hAnsi="Times New Roman" w:cs="Times New Roman"/>
          <w:sz w:val="24"/>
          <w:szCs w:val="24"/>
          <w:lang w:val="en-US"/>
        </w:rPr>
      </w:pPr>
      <w:proofErr w:type="spellStart"/>
      <w:ins w:id="151" w:author="Guna Dermawan" w:date="2021-11-17T20:10:00Z">
        <w:r>
          <w:rPr>
            <w:rFonts w:ascii="Times New Roman" w:hAnsi="Times New Roman" w:cs="Times New Roman"/>
            <w:sz w:val="24"/>
            <w:szCs w:val="24"/>
            <w:lang w:val="en-US"/>
          </w:rPr>
          <w:t>Aplikasi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apat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m</w:t>
        </w:r>
      </w:ins>
      <w:ins w:id="152" w:author="Guna Dermawan" w:date="2021-11-17T20:11:00Z">
        <w:r>
          <w:rPr>
            <w:rFonts w:ascii="Times New Roman" w:hAnsi="Times New Roman" w:cs="Times New Roman"/>
            <w:sz w:val="24"/>
            <w:szCs w:val="24"/>
            <w:lang w:val="en-US"/>
          </w:rPr>
          <w:t>e</w:t>
        </w:r>
        <w:r w:rsidR="002F5B77">
          <w:rPr>
            <w:rFonts w:ascii="Times New Roman" w:hAnsi="Times New Roman" w:cs="Times New Roman"/>
            <w:sz w:val="24"/>
            <w:szCs w:val="24"/>
            <w:lang w:val="en-US"/>
          </w:rPr>
          <w:t>ngatur</w:t>
        </w:r>
        <w:proofErr w:type="spellEnd"/>
        <w:r w:rsidR="002F5B77"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 w:rsidR="002F5B77">
          <w:rPr>
            <w:rFonts w:ascii="Times New Roman" w:hAnsi="Times New Roman" w:cs="Times New Roman"/>
            <w:sz w:val="24"/>
            <w:szCs w:val="24"/>
            <w:lang w:val="en-US"/>
          </w:rPr>
          <w:t>tampilan</w:t>
        </w:r>
        <w:proofErr w:type="spellEnd"/>
        <w:r w:rsidR="002F5B77"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 w:rsidR="002F5B77">
          <w:rPr>
            <w:rFonts w:ascii="Times New Roman" w:hAnsi="Times New Roman" w:cs="Times New Roman"/>
            <w:sz w:val="24"/>
            <w:szCs w:val="24"/>
            <w:lang w:val="en-US"/>
          </w:rPr>
          <w:t>atau</w:t>
        </w:r>
        <w:proofErr w:type="spellEnd"/>
        <w:r w:rsidR="002F5B77"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 w:rsidR="002F5B77">
          <w:rPr>
            <w:rFonts w:ascii="Times New Roman" w:hAnsi="Times New Roman" w:cs="Times New Roman"/>
            <w:sz w:val="24"/>
            <w:szCs w:val="24"/>
            <w:lang w:val="en-US"/>
          </w:rPr>
          <w:t>informasi</w:t>
        </w:r>
        <w:proofErr w:type="spellEnd"/>
        <w:r w:rsidR="002F5B77">
          <w:rPr>
            <w:rFonts w:ascii="Times New Roman" w:hAnsi="Times New Roman" w:cs="Times New Roman"/>
            <w:sz w:val="24"/>
            <w:szCs w:val="24"/>
            <w:lang w:val="en-US"/>
          </w:rPr>
          <w:t xml:space="preserve"> yang </w:t>
        </w:r>
        <w:proofErr w:type="spellStart"/>
        <w:r w:rsidR="002F5B77">
          <w:rPr>
            <w:rFonts w:ascii="Times New Roman" w:hAnsi="Times New Roman" w:cs="Times New Roman"/>
            <w:sz w:val="24"/>
            <w:szCs w:val="24"/>
            <w:lang w:val="en-US"/>
          </w:rPr>
          <w:t>berkaitan</w:t>
        </w:r>
        <w:proofErr w:type="spellEnd"/>
        <w:r w:rsidR="002F5B77"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 w:rsidR="002F5B77">
          <w:rPr>
            <w:rFonts w:ascii="Times New Roman" w:hAnsi="Times New Roman" w:cs="Times New Roman"/>
            <w:sz w:val="24"/>
            <w:szCs w:val="24"/>
            <w:lang w:val="en-US"/>
          </w:rPr>
          <w:t>dengan</w:t>
        </w:r>
        <w:proofErr w:type="spellEnd"/>
        <w:r w:rsidR="002F5B77"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 w:rsidR="002F5B77">
          <w:rPr>
            <w:rFonts w:ascii="Times New Roman" w:hAnsi="Times New Roman" w:cs="Times New Roman"/>
            <w:sz w:val="24"/>
            <w:szCs w:val="24"/>
            <w:lang w:val="en-US"/>
          </w:rPr>
          <w:t>kebutuhan</w:t>
        </w:r>
        <w:proofErr w:type="spellEnd"/>
        <w:r w:rsidR="002F5B77">
          <w:rPr>
            <w:rFonts w:ascii="Times New Roman" w:hAnsi="Times New Roman" w:cs="Times New Roman"/>
            <w:sz w:val="24"/>
            <w:szCs w:val="24"/>
            <w:lang w:val="en-US"/>
          </w:rPr>
          <w:t xml:space="preserve"> user</w:t>
        </w:r>
      </w:ins>
    </w:p>
    <w:p w14:paraId="65F8D92C" w14:textId="4BDBD9B9" w:rsidR="00FD3809" w:rsidRDefault="005C084F" w:rsidP="00FD3809">
      <w:pPr>
        <w:pStyle w:val="ListParagraph"/>
        <w:numPr>
          <w:ilvl w:val="0"/>
          <w:numId w:val="4"/>
        </w:numPr>
        <w:tabs>
          <w:tab w:val="left" w:pos="1344"/>
        </w:tabs>
        <w:rPr>
          <w:ins w:id="153" w:author="Guna Dermawan" w:date="2021-11-17T20:12:00Z"/>
          <w:rFonts w:ascii="Times New Roman" w:hAnsi="Times New Roman" w:cs="Times New Roman"/>
          <w:sz w:val="24"/>
          <w:szCs w:val="24"/>
          <w:lang w:val="en-US"/>
        </w:rPr>
      </w:pPr>
      <w:proofErr w:type="spellStart"/>
      <w:ins w:id="154" w:author="Guna Dermawan" w:date="2021-11-17T20:11:00Z">
        <w:r>
          <w:rPr>
            <w:rFonts w:ascii="Times New Roman" w:hAnsi="Times New Roman" w:cs="Times New Roman"/>
            <w:sz w:val="24"/>
            <w:szCs w:val="24"/>
            <w:lang w:val="en-US"/>
          </w:rPr>
          <w:t>Aplikasi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bisa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melakuk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presensi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sesuai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ketentu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yang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telah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itetapkan</w:t>
        </w:r>
      </w:ins>
      <w:proofErr w:type="spellEnd"/>
    </w:p>
    <w:p w14:paraId="4C3C680C" w14:textId="00911469" w:rsidR="00FD3809" w:rsidRDefault="00FD3809" w:rsidP="00FD3809">
      <w:pPr>
        <w:tabs>
          <w:tab w:val="left" w:pos="1344"/>
        </w:tabs>
        <w:rPr>
          <w:ins w:id="155" w:author="Guna Dermawan" w:date="2021-11-17T20:12:00Z"/>
          <w:rFonts w:ascii="Times New Roman" w:hAnsi="Times New Roman" w:cs="Times New Roman"/>
          <w:sz w:val="24"/>
          <w:szCs w:val="24"/>
          <w:lang w:val="en-US"/>
        </w:rPr>
      </w:pPr>
      <w:proofErr w:type="spellStart"/>
      <w:ins w:id="156" w:author="Guna Dermawan" w:date="2021-11-17T20:12:00Z">
        <w:r>
          <w:rPr>
            <w:rFonts w:ascii="Times New Roman" w:hAnsi="Times New Roman" w:cs="Times New Roman"/>
            <w:sz w:val="24"/>
            <w:szCs w:val="24"/>
            <w:lang w:val="en-US"/>
          </w:rPr>
          <w:t>Dalam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proses testing,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eliverablenya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adalah</w:t>
        </w:r>
        <w:proofErr w:type="spellEnd"/>
      </w:ins>
    </w:p>
    <w:p w14:paraId="58C8A455" w14:textId="60B4D357" w:rsidR="00FD3809" w:rsidRDefault="00FD3809" w:rsidP="00FD3809">
      <w:pPr>
        <w:pStyle w:val="ListParagraph"/>
        <w:numPr>
          <w:ilvl w:val="0"/>
          <w:numId w:val="5"/>
        </w:numPr>
        <w:tabs>
          <w:tab w:val="left" w:pos="1344"/>
        </w:tabs>
        <w:rPr>
          <w:ins w:id="157" w:author="Guna Dermawan" w:date="2021-11-17T20:12:00Z"/>
          <w:rFonts w:ascii="Times New Roman" w:hAnsi="Times New Roman" w:cs="Times New Roman"/>
          <w:sz w:val="24"/>
          <w:szCs w:val="24"/>
          <w:lang w:val="en-US"/>
        </w:rPr>
      </w:pPr>
      <w:proofErr w:type="spellStart"/>
      <w:ins w:id="158" w:author="Guna Dermawan" w:date="2021-11-17T20:12:00Z">
        <w:r>
          <w:rPr>
            <w:rFonts w:ascii="Times New Roman" w:hAnsi="Times New Roman" w:cs="Times New Roman"/>
            <w:sz w:val="24"/>
            <w:szCs w:val="24"/>
            <w:lang w:val="en-US"/>
          </w:rPr>
          <w:t>Aplikasi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apat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ilakuk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proses debugging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atau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menemuk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celah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pada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kode</w:t>
        </w:r>
        <w:proofErr w:type="spellEnd"/>
      </w:ins>
    </w:p>
    <w:p w14:paraId="0ED603F5" w14:textId="4B4E273D" w:rsidR="00B06B9A" w:rsidRDefault="00FD3809" w:rsidP="00B06B9A">
      <w:pPr>
        <w:pStyle w:val="ListParagraph"/>
        <w:numPr>
          <w:ilvl w:val="0"/>
          <w:numId w:val="5"/>
        </w:numPr>
        <w:tabs>
          <w:tab w:val="left" w:pos="1344"/>
        </w:tabs>
        <w:rPr>
          <w:ins w:id="159" w:author="Guna Dermawan" w:date="2021-11-17T20:13:00Z"/>
          <w:rFonts w:ascii="Times New Roman" w:hAnsi="Times New Roman" w:cs="Times New Roman"/>
          <w:sz w:val="24"/>
          <w:szCs w:val="24"/>
          <w:lang w:val="en-US"/>
        </w:rPr>
      </w:pPr>
      <w:ins w:id="160" w:author="Guna Dermawan" w:date="2021-11-17T20:12:00Z">
        <w:r>
          <w:rPr>
            <w:rFonts w:ascii="Times New Roman" w:hAnsi="Times New Roman" w:cs="Times New Roman"/>
            <w:sz w:val="24"/>
            <w:szCs w:val="24"/>
            <w:lang w:val="en-US"/>
          </w:rPr>
          <w:t>Se</w:t>
        </w:r>
      </w:ins>
      <w:ins w:id="161" w:author="Guna Dermawan" w:date="2021-11-17T20:13:00Z"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telah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menemuk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celah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,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maka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ak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ilakuk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perbaik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atau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implementasi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ari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celah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yang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idapatkan</w:t>
        </w:r>
        <w:proofErr w:type="spellEnd"/>
      </w:ins>
    </w:p>
    <w:p w14:paraId="10443B49" w14:textId="51B59162" w:rsidR="00B06B9A" w:rsidRDefault="00B06B9A" w:rsidP="00B06B9A">
      <w:pPr>
        <w:tabs>
          <w:tab w:val="left" w:pos="1344"/>
        </w:tabs>
        <w:rPr>
          <w:ins w:id="162" w:author="Guna Dermawan" w:date="2021-11-17T20:13:00Z"/>
          <w:rFonts w:ascii="Times New Roman" w:hAnsi="Times New Roman" w:cs="Times New Roman"/>
          <w:sz w:val="24"/>
          <w:szCs w:val="24"/>
          <w:lang w:val="en-US"/>
        </w:rPr>
      </w:pPr>
      <w:proofErr w:type="spellStart"/>
      <w:ins w:id="163" w:author="Guna Dermawan" w:date="2021-11-17T20:13:00Z">
        <w:r>
          <w:rPr>
            <w:rFonts w:ascii="Times New Roman" w:hAnsi="Times New Roman" w:cs="Times New Roman"/>
            <w:sz w:val="24"/>
            <w:szCs w:val="24"/>
            <w:lang w:val="en-US"/>
          </w:rPr>
          <w:t>Dalam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proses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pemelihar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,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eliverablenya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adalah</w:t>
        </w:r>
        <w:proofErr w:type="spellEnd"/>
      </w:ins>
    </w:p>
    <w:p w14:paraId="3D97328B" w14:textId="03F19228" w:rsidR="00B06B9A" w:rsidRDefault="00B06B9A" w:rsidP="00B06B9A">
      <w:pPr>
        <w:pStyle w:val="ListParagraph"/>
        <w:numPr>
          <w:ilvl w:val="0"/>
          <w:numId w:val="6"/>
        </w:numPr>
        <w:tabs>
          <w:tab w:val="left" w:pos="1344"/>
        </w:tabs>
        <w:rPr>
          <w:ins w:id="164" w:author="Guna Dermawan" w:date="2021-11-17T20:14:00Z"/>
          <w:rFonts w:ascii="Times New Roman" w:hAnsi="Times New Roman" w:cs="Times New Roman"/>
          <w:sz w:val="24"/>
          <w:szCs w:val="24"/>
          <w:lang w:val="en-US"/>
        </w:rPr>
      </w:pPr>
      <w:proofErr w:type="spellStart"/>
      <w:ins w:id="165" w:author="Guna Dermawan" w:date="2021-11-17T20:13:00Z">
        <w:r>
          <w:rPr>
            <w:rFonts w:ascii="Times New Roman" w:hAnsi="Times New Roman" w:cs="Times New Roman"/>
            <w:sz w:val="24"/>
            <w:szCs w:val="24"/>
            <w:lang w:val="en-US"/>
          </w:rPr>
          <w:t>Aplikasi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apat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berjal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</w:ins>
      <w:proofErr w:type="spellStart"/>
      <w:ins w:id="166" w:author="Guna Dermawan" w:date="2021-11-17T20:14:00Z">
        <w:r>
          <w:rPr>
            <w:rFonts w:ascii="Times New Roman" w:hAnsi="Times New Roman" w:cs="Times New Roman"/>
            <w:sz w:val="24"/>
            <w:szCs w:val="24"/>
            <w:lang w:val="en-US"/>
          </w:rPr>
          <w:t>deng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baik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sesuai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yang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iharapk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</w:ins>
    </w:p>
    <w:p w14:paraId="5C312029" w14:textId="3C79526F" w:rsidR="003D41A9" w:rsidRPr="00272F14" w:rsidRDefault="00B06B9A">
      <w:pPr>
        <w:pStyle w:val="ListParagraph"/>
        <w:numPr>
          <w:ilvl w:val="0"/>
          <w:numId w:val="6"/>
        </w:numPr>
        <w:tabs>
          <w:tab w:val="left" w:pos="1344"/>
        </w:tabs>
        <w:rPr>
          <w:ins w:id="167" w:author="Guna Dermawan" w:date="2021-11-17T20:05:00Z"/>
          <w:rFonts w:ascii="Times New Roman" w:hAnsi="Times New Roman" w:cs="Times New Roman"/>
          <w:sz w:val="24"/>
          <w:szCs w:val="24"/>
          <w:lang w:val="en-US"/>
          <w:rPrChange w:id="168" w:author="Guna Dermawan" w:date="2021-11-17T20:14:00Z">
            <w:rPr>
              <w:ins w:id="169" w:author="Guna Dermawan" w:date="2021-11-17T20:05:00Z"/>
              <w:lang w:val="en-US"/>
            </w:rPr>
          </w:rPrChange>
        </w:rPr>
        <w:pPrChange w:id="170" w:author="Guna Dermawan" w:date="2021-11-17T19:31:00Z">
          <w:pPr>
            <w:tabs>
              <w:tab w:val="left" w:pos="1344"/>
            </w:tabs>
          </w:pPr>
        </w:pPrChange>
      </w:pPr>
      <w:proofErr w:type="spellStart"/>
      <w:ins w:id="171" w:author="Guna Dermawan" w:date="2021-11-17T20:14:00Z">
        <w:r>
          <w:rPr>
            <w:rFonts w:ascii="Times New Roman" w:hAnsi="Times New Roman" w:cs="Times New Roman"/>
            <w:sz w:val="24"/>
            <w:szCs w:val="24"/>
            <w:lang w:val="en-US"/>
          </w:rPr>
          <w:t>Aplikasi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apat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igunak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oleh user</w:t>
        </w:r>
      </w:ins>
    </w:p>
    <w:p w14:paraId="66C72865" w14:textId="0BCB5898" w:rsidR="00C82D96" w:rsidRPr="00C82D96" w:rsidRDefault="00A7530A">
      <w:pPr>
        <w:tabs>
          <w:tab w:val="left" w:pos="1344"/>
        </w:tabs>
        <w:rPr>
          <w:ins w:id="172" w:author="Guna Dermawan" w:date="2021-11-18T09:53:00Z"/>
          <w:rFonts w:ascii="Times New Roman" w:hAnsi="Times New Roman" w:cs="Times New Roman"/>
          <w:b/>
          <w:bCs/>
          <w:sz w:val="24"/>
          <w:szCs w:val="24"/>
          <w:lang w:val="en-US"/>
          <w:rPrChange w:id="173" w:author="Guna Dermawan" w:date="2021-11-18T09:53:00Z">
            <w:rPr>
              <w:ins w:id="174" w:author="Guna Dermawan" w:date="2021-11-18T09:53:00Z"/>
            </w:rPr>
          </w:rPrChange>
        </w:rPr>
        <w:pPrChange w:id="175" w:author="Guna Dermawan" w:date="2021-11-18T09:53:00Z">
          <w:pPr/>
        </w:pPrChange>
      </w:pPr>
      <w:ins w:id="176" w:author="Guna Dermawan" w:date="2021-11-17T19:32:00Z">
        <w:r w:rsidRPr="00C16261">
          <w:rPr>
            <w:rFonts w:ascii="Times New Roman" w:hAnsi="Times New Roman" w:cs="Times New Roman"/>
            <w:b/>
            <w:bCs/>
            <w:sz w:val="24"/>
            <w:szCs w:val="24"/>
            <w:lang w:val="en-US"/>
            <w:rPrChange w:id="177" w:author="Guna Dermawan" w:date="2021-11-17T20:15:00Z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  <w:t>Projec</w:t>
        </w:r>
      </w:ins>
      <w:ins w:id="178" w:author="Guna Dermawan" w:date="2021-11-17T19:33:00Z">
        <w:r w:rsidRPr="00C16261">
          <w:rPr>
            <w:rFonts w:ascii="Times New Roman" w:hAnsi="Times New Roman" w:cs="Times New Roman"/>
            <w:b/>
            <w:bCs/>
            <w:sz w:val="24"/>
            <w:szCs w:val="24"/>
            <w:lang w:val="en-US"/>
            <w:rPrChange w:id="179" w:author="Guna Dermawan" w:date="2021-11-17T20:15:00Z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  <w:t>t schedule:</w:t>
        </w:r>
      </w:ins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803"/>
        <w:gridCol w:w="1803"/>
        <w:gridCol w:w="1803"/>
        <w:gridCol w:w="1803"/>
        <w:gridCol w:w="1804"/>
      </w:tblGrid>
      <w:tr w:rsidR="009027CA" w14:paraId="720130C5" w14:textId="77777777" w:rsidTr="00B838A6">
        <w:trPr>
          <w:trHeight w:val="481"/>
          <w:ins w:id="180" w:author="Guna Dermawan" w:date="2021-11-17T19:36:00Z"/>
        </w:trPr>
        <w:tc>
          <w:tcPr>
            <w:tcW w:w="1803" w:type="dxa"/>
            <w:vAlign w:val="center"/>
          </w:tcPr>
          <w:p w14:paraId="2B82DD4B" w14:textId="39803DD7" w:rsidR="007C43DE" w:rsidRPr="00B838A6" w:rsidRDefault="00B838A6">
            <w:pPr>
              <w:tabs>
                <w:tab w:val="left" w:pos="1344"/>
              </w:tabs>
              <w:jc w:val="center"/>
              <w:rPr>
                <w:ins w:id="181" w:author="Guna Dermawan" w:date="2021-11-17T19:36:00Z"/>
                <w:rFonts w:ascii="Times New Roman" w:hAnsi="Times New Roman" w:cs="Times New Roman"/>
                <w:b/>
                <w:bCs/>
                <w:sz w:val="20"/>
                <w:szCs w:val="20"/>
                <w:lang w:val="en-US"/>
                <w:rPrChange w:id="182" w:author="Guna Dermawan" w:date="2021-11-17T19:41:00Z">
                  <w:rPr>
                    <w:ins w:id="183" w:author="Guna Dermawan" w:date="2021-11-17T19:3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  <w:pPrChange w:id="184" w:author="Guna Dermawan" w:date="2021-11-17T19:40:00Z">
                <w:pPr>
                  <w:tabs>
                    <w:tab w:val="left" w:pos="1344"/>
                  </w:tabs>
                </w:pPr>
              </w:pPrChange>
            </w:pPr>
            <w:ins w:id="185" w:author="Guna Dermawan" w:date="2021-11-17T19:36:00Z">
              <w:r w:rsidRPr="00B838A6">
                <w:rPr>
                  <w:rFonts w:ascii="Times New Roman" w:hAnsi="Times New Roman" w:cs="Times New Roman"/>
                  <w:b/>
                  <w:bCs/>
                  <w:sz w:val="20"/>
                  <w:szCs w:val="20"/>
                  <w:lang w:val="en-US"/>
                  <w:rPrChange w:id="186" w:author="Guna Dermawan" w:date="2021-11-17T19:41:00Z">
                    <w:rPr>
                      <w:rFonts w:ascii="Times New Roman" w:hAnsi="Times New Roman" w:cs="Times New Roman"/>
                      <w:b/>
                      <w:bCs/>
                      <w:sz w:val="24"/>
                      <w:szCs w:val="24"/>
                      <w:lang w:val="en-US"/>
                    </w:rPr>
                  </w:rPrChange>
                </w:rPr>
                <w:t>WBS</w:t>
              </w:r>
            </w:ins>
          </w:p>
        </w:tc>
        <w:tc>
          <w:tcPr>
            <w:tcW w:w="1803" w:type="dxa"/>
            <w:vAlign w:val="center"/>
          </w:tcPr>
          <w:p w14:paraId="56704F9A" w14:textId="032D3CEA" w:rsidR="007C43DE" w:rsidRPr="00B838A6" w:rsidRDefault="00B838A6">
            <w:pPr>
              <w:tabs>
                <w:tab w:val="left" w:pos="1344"/>
              </w:tabs>
              <w:jc w:val="center"/>
              <w:rPr>
                <w:ins w:id="187" w:author="Guna Dermawan" w:date="2021-11-17T19:36:00Z"/>
                <w:rFonts w:ascii="Times New Roman" w:hAnsi="Times New Roman" w:cs="Times New Roman"/>
                <w:b/>
                <w:bCs/>
                <w:sz w:val="20"/>
                <w:szCs w:val="20"/>
                <w:lang w:val="en-US"/>
                <w:rPrChange w:id="188" w:author="Guna Dermawan" w:date="2021-11-17T19:41:00Z">
                  <w:rPr>
                    <w:ins w:id="189" w:author="Guna Dermawan" w:date="2021-11-17T19:3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  <w:pPrChange w:id="190" w:author="Guna Dermawan" w:date="2021-11-17T19:40:00Z">
                <w:pPr>
                  <w:tabs>
                    <w:tab w:val="left" w:pos="1344"/>
                  </w:tabs>
                </w:pPr>
              </w:pPrChange>
            </w:pPr>
            <w:ins w:id="191" w:author="Guna Dermawan" w:date="2021-11-17T19:36:00Z">
              <w:r w:rsidRPr="00B838A6">
                <w:rPr>
                  <w:rFonts w:ascii="Times New Roman" w:hAnsi="Times New Roman" w:cs="Times New Roman"/>
                  <w:b/>
                  <w:bCs/>
                  <w:sz w:val="20"/>
                  <w:szCs w:val="20"/>
                  <w:lang w:val="en-US"/>
                  <w:rPrChange w:id="192" w:author="Guna Dermawan" w:date="2021-11-17T19:41:00Z">
                    <w:rPr>
                      <w:rFonts w:ascii="Times New Roman" w:hAnsi="Times New Roman" w:cs="Times New Roman"/>
                      <w:b/>
                      <w:bCs/>
                      <w:sz w:val="24"/>
                      <w:szCs w:val="24"/>
                      <w:lang w:val="en-US"/>
                    </w:rPr>
                  </w:rPrChange>
                </w:rPr>
                <w:t>TUGAS P</w:t>
              </w:r>
            </w:ins>
            <w:ins w:id="193" w:author="Guna Dermawan" w:date="2021-11-17T19:37:00Z">
              <w:r w:rsidRPr="00B838A6">
                <w:rPr>
                  <w:rFonts w:ascii="Times New Roman" w:hAnsi="Times New Roman" w:cs="Times New Roman"/>
                  <w:b/>
                  <w:bCs/>
                  <w:sz w:val="20"/>
                  <w:szCs w:val="20"/>
                  <w:lang w:val="en-US"/>
                  <w:rPrChange w:id="194" w:author="Guna Dermawan" w:date="2021-11-17T19:41:00Z">
                    <w:rPr>
                      <w:rFonts w:ascii="Times New Roman" w:hAnsi="Times New Roman" w:cs="Times New Roman"/>
                      <w:b/>
                      <w:bCs/>
                      <w:sz w:val="24"/>
                      <w:szCs w:val="24"/>
                      <w:lang w:val="en-US"/>
                    </w:rPr>
                  </w:rPrChange>
                </w:rPr>
                <w:t>ROYEK</w:t>
              </w:r>
            </w:ins>
          </w:p>
        </w:tc>
        <w:tc>
          <w:tcPr>
            <w:tcW w:w="1803" w:type="dxa"/>
            <w:vAlign w:val="center"/>
          </w:tcPr>
          <w:p w14:paraId="2DAA9A1E" w14:textId="37C6D4BA" w:rsidR="007C43DE" w:rsidRPr="00B838A6" w:rsidRDefault="00B838A6">
            <w:pPr>
              <w:tabs>
                <w:tab w:val="left" w:pos="1344"/>
              </w:tabs>
              <w:jc w:val="center"/>
              <w:rPr>
                <w:ins w:id="195" w:author="Guna Dermawan" w:date="2021-11-17T19:36:00Z"/>
                <w:rFonts w:ascii="Times New Roman" w:hAnsi="Times New Roman" w:cs="Times New Roman"/>
                <w:b/>
                <w:bCs/>
                <w:sz w:val="20"/>
                <w:szCs w:val="20"/>
                <w:lang w:val="en-US"/>
                <w:rPrChange w:id="196" w:author="Guna Dermawan" w:date="2021-11-17T19:41:00Z">
                  <w:rPr>
                    <w:ins w:id="197" w:author="Guna Dermawan" w:date="2021-11-17T19:3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  <w:pPrChange w:id="198" w:author="Guna Dermawan" w:date="2021-11-17T19:40:00Z">
                <w:pPr>
                  <w:tabs>
                    <w:tab w:val="left" w:pos="1344"/>
                  </w:tabs>
                </w:pPr>
              </w:pPrChange>
            </w:pPr>
            <w:ins w:id="199" w:author="Guna Dermawan" w:date="2021-11-17T19:37:00Z">
              <w:r w:rsidRPr="00B838A6">
                <w:rPr>
                  <w:rFonts w:ascii="Times New Roman" w:hAnsi="Times New Roman" w:cs="Times New Roman"/>
                  <w:b/>
                  <w:bCs/>
                  <w:sz w:val="20"/>
                  <w:szCs w:val="20"/>
                  <w:lang w:val="en-US"/>
                  <w:rPrChange w:id="200" w:author="Guna Dermawan" w:date="2021-11-17T19:41:00Z">
                    <w:rPr>
                      <w:rFonts w:ascii="Times New Roman" w:hAnsi="Times New Roman" w:cs="Times New Roman"/>
                      <w:b/>
                      <w:bCs/>
                      <w:sz w:val="24"/>
                      <w:szCs w:val="24"/>
                      <w:lang w:val="en-US"/>
                    </w:rPr>
                  </w:rPrChange>
                </w:rPr>
                <w:t>DURASI</w:t>
              </w:r>
            </w:ins>
          </w:p>
        </w:tc>
        <w:tc>
          <w:tcPr>
            <w:tcW w:w="1803" w:type="dxa"/>
            <w:vAlign w:val="center"/>
          </w:tcPr>
          <w:p w14:paraId="04E73C35" w14:textId="432F9726" w:rsidR="007C43DE" w:rsidRPr="00B838A6" w:rsidRDefault="00B838A6">
            <w:pPr>
              <w:tabs>
                <w:tab w:val="left" w:pos="1344"/>
              </w:tabs>
              <w:jc w:val="center"/>
              <w:rPr>
                <w:ins w:id="201" w:author="Guna Dermawan" w:date="2021-11-17T19:36:00Z"/>
                <w:rFonts w:ascii="Times New Roman" w:hAnsi="Times New Roman" w:cs="Times New Roman"/>
                <w:b/>
                <w:bCs/>
                <w:sz w:val="20"/>
                <w:szCs w:val="20"/>
                <w:lang w:val="en-US"/>
                <w:rPrChange w:id="202" w:author="Guna Dermawan" w:date="2021-11-17T19:41:00Z">
                  <w:rPr>
                    <w:ins w:id="203" w:author="Guna Dermawan" w:date="2021-11-17T19:3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  <w:pPrChange w:id="204" w:author="Guna Dermawan" w:date="2021-11-17T19:40:00Z">
                <w:pPr>
                  <w:tabs>
                    <w:tab w:val="left" w:pos="1344"/>
                  </w:tabs>
                </w:pPr>
              </w:pPrChange>
            </w:pPr>
            <w:ins w:id="205" w:author="Guna Dermawan" w:date="2021-11-17T19:37:00Z">
              <w:r w:rsidRPr="00B838A6">
                <w:rPr>
                  <w:rFonts w:ascii="Times New Roman" w:hAnsi="Times New Roman" w:cs="Times New Roman"/>
                  <w:b/>
                  <w:bCs/>
                  <w:sz w:val="20"/>
                  <w:szCs w:val="20"/>
                  <w:lang w:val="en-US"/>
                  <w:rPrChange w:id="206" w:author="Guna Dermawan" w:date="2021-11-17T19:41:00Z">
                    <w:rPr>
                      <w:rFonts w:ascii="Times New Roman" w:hAnsi="Times New Roman" w:cs="Times New Roman"/>
                      <w:b/>
                      <w:bCs/>
                      <w:sz w:val="24"/>
                      <w:szCs w:val="24"/>
                      <w:lang w:val="en-US"/>
                    </w:rPr>
                  </w:rPrChange>
                </w:rPr>
                <w:t>TANGGAL MULAI</w:t>
              </w:r>
            </w:ins>
          </w:p>
        </w:tc>
        <w:tc>
          <w:tcPr>
            <w:tcW w:w="1804" w:type="dxa"/>
            <w:vAlign w:val="center"/>
          </w:tcPr>
          <w:p w14:paraId="35FD5F6C" w14:textId="3C76A3F6" w:rsidR="007C43DE" w:rsidRPr="00B838A6" w:rsidRDefault="00B838A6">
            <w:pPr>
              <w:tabs>
                <w:tab w:val="left" w:pos="1344"/>
              </w:tabs>
              <w:jc w:val="center"/>
              <w:rPr>
                <w:ins w:id="207" w:author="Guna Dermawan" w:date="2021-11-17T19:36:00Z"/>
                <w:rFonts w:ascii="Times New Roman" w:hAnsi="Times New Roman" w:cs="Times New Roman"/>
                <w:b/>
                <w:bCs/>
                <w:sz w:val="20"/>
                <w:szCs w:val="20"/>
                <w:lang w:val="en-US"/>
                <w:rPrChange w:id="208" w:author="Guna Dermawan" w:date="2021-11-17T19:41:00Z">
                  <w:rPr>
                    <w:ins w:id="209" w:author="Guna Dermawan" w:date="2021-11-17T19:3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  <w:pPrChange w:id="210" w:author="Guna Dermawan" w:date="2021-11-17T19:40:00Z">
                <w:pPr>
                  <w:tabs>
                    <w:tab w:val="left" w:pos="1344"/>
                  </w:tabs>
                </w:pPr>
              </w:pPrChange>
            </w:pPr>
            <w:ins w:id="211" w:author="Guna Dermawan" w:date="2021-11-17T19:37:00Z">
              <w:r w:rsidRPr="00B838A6">
                <w:rPr>
                  <w:rFonts w:ascii="Times New Roman" w:hAnsi="Times New Roman" w:cs="Times New Roman"/>
                  <w:b/>
                  <w:bCs/>
                  <w:sz w:val="20"/>
                  <w:szCs w:val="20"/>
                  <w:lang w:val="en-US"/>
                  <w:rPrChange w:id="212" w:author="Guna Dermawan" w:date="2021-11-17T19:41:00Z">
                    <w:rPr>
                      <w:rFonts w:ascii="Times New Roman" w:hAnsi="Times New Roman" w:cs="Times New Roman"/>
                      <w:b/>
                      <w:bCs/>
                      <w:sz w:val="24"/>
                      <w:szCs w:val="24"/>
                      <w:lang w:val="en-US"/>
                    </w:rPr>
                  </w:rPrChange>
                </w:rPr>
                <w:t>TANGGAL SELESAI</w:t>
              </w:r>
            </w:ins>
          </w:p>
        </w:tc>
      </w:tr>
      <w:tr w:rsidR="009027CA" w14:paraId="12DF1883" w14:textId="77777777" w:rsidTr="007C43DE">
        <w:trPr>
          <w:ins w:id="213" w:author="Guna Dermawan" w:date="2021-11-17T19:36:00Z"/>
        </w:trPr>
        <w:tc>
          <w:tcPr>
            <w:tcW w:w="1803" w:type="dxa"/>
          </w:tcPr>
          <w:p w14:paraId="170791F5" w14:textId="57776EC3" w:rsidR="007C43DE" w:rsidRPr="00FD58C6" w:rsidRDefault="007C43DE" w:rsidP="00A7530A">
            <w:pPr>
              <w:tabs>
                <w:tab w:val="left" w:pos="1344"/>
              </w:tabs>
              <w:rPr>
                <w:ins w:id="214" w:author="Guna Dermawan" w:date="2021-11-17T19:36:00Z"/>
                <w:rFonts w:ascii="Times New Roman" w:hAnsi="Times New Roman" w:cs="Times New Roman"/>
                <w:b/>
                <w:bCs/>
                <w:sz w:val="24"/>
                <w:szCs w:val="24"/>
                <w:lang w:val="en-US"/>
                <w:rPrChange w:id="215" w:author="Guna Dermawan" w:date="2021-11-18T17:18:00Z">
                  <w:rPr>
                    <w:ins w:id="216" w:author="Guna Dermawan" w:date="2021-11-17T19:3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217" w:author="Guna Dermawan" w:date="2021-11-17T19:37:00Z">
              <w:r w:rsidRPr="00FD58C6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218" w:author="Guna Dermawan" w:date="2021-11-18T17:18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1</w:t>
              </w:r>
            </w:ins>
            <w:ins w:id="219" w:author="Guna Dermawan" w:date="2021-11-17T19:38:00Z">
              <w:r w:rsidRPr="00FD58C6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220" w:author="Guna Dermawan" w:date="2021-11-18T17:18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.0</w:t>
              </w:r>
            </w:ins>
          </w:p>
        </w:tc>
        <w:tc>
          <w:tcPr>
            <w:tcW w:w="1803" w:type="dxa"/>
          </w:tcPr>
          <w:p w14:paraId="1877286B" w14:textId="7EF4FC5C" w:rsidR="007C43DE" w:rsidRPr="00FD58C6" w:rsidRDefault="007C43DE" w:rsidP="00A7530A">
            <w:pPr>
              <w:tabs>
                <w:tab w:val="left" w:pos="1344"/>
              </w:tabs>
              <w:rPr>
                <w:ins w:id="221" w:author="Guna Dermawan" w:date="2021-11-17T19:36:00Z"/>
                <w:rFonts w:ascii="Times New Roman" w:hAnsi="Times New Roman" w:cs="Times New Roman"/>
                <w:b/>
                <w:bCs/>
                <w:sz w:val="24"/>
                <w:szCs w:val="24"/>
                <w:lang w:val="en-US"/>
                <w:rPrChange w:id="222" w:author="Guna Dermawan" w:date="2021-11-18T17:18:00Z">
                  <w:rPr>
                    <w:ins w:id="223" w:author="Guna Dermawan" w:date="2021-11-17T19:3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224" w:author="Guna Dermawan" w:date="2021-11-17T19:38:00Z">
              <w:r w:rsidRPr="00FD58C6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225" w:author="Guna Dermawan" w:date="2021-11-18T17:18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 xml:space="preserve">Planning dan Analisa </w:t>
              </w:r>
              <w:proofErr w:type="spellStart"/>
              <w:r w:rsidRPr="00FD58C6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226" w:author="Guna Dermawan" w:date="2021-11-18T17:18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proyek</w:t>
              </w:r>
            </w:ins>
            <w:proofErr w:type="spellEnd"/>
          </w:p>
        </w:tc>
        <w:tc>
          <w:tcPr>
            <w:tcW w:w="1803" w:type="dxa"/>
          </w:tcPr>
          <w:p w14:paraId="2E563E21" w14:textId="3DA279A0" w:rsidR="007C43DE" w:rsidRPr="00FD58C6" w:rsidRDefault="007C43DE" w:rsidP="00A7530A">
            <w:pPr>
              <w:tabs>
                <w:tab w:val="left" w:pos="1344"/>
              </w:tabs>
              <w:rPr>
                <w:ins w:id="227" w:author="Guna Dermawan" w:date="2021-11-17T19:36:00Z"/>
                <w:rFonts w:ascii="Times New Roman" w:hAnsi="Times New Roman" w:cs="Times New Roman"/>
                <w:b/>
                <w:bCs/>
                <w:sz w:val="24"/>
                <w:szCs w:val="24"/>
                <w:lang w:val="en-US"/>
                <w:rPrChange w:id="228" w:author="Guna Dermawan" w:date="2021-11-18T17:18:00Z">
                  <w:rPr>
                    <w:ins w:id="229" w:author="Guna Dermawan" w:date="2021-11-17T19:3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230" w:author="Guna Dermawan" w:date="2021-11-17T19:38:00Z">
              <w:r w:rsidRPr="00FD58C6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231" w:author="Guna Dermawan" w:date="2021-11-18T17:18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 xml:space="preserve">2 </w:t>
              </w:r>
              <w:proofErr w:type="spellStart"/>
              <w:r w:rsidRPr="00FD58C6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232" w:author="Guna Dermawan" w:date="2021-11-18T17:18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hari</w:t>
              </w:r>
            </w:ins>
            <w:proofErr w:type="spellEnd"/>
          </w:p>
        </w:tc>
        <w:tc>
          <w:tcPr>
            <w:tcW w:w="1803" w:type="dxa"/>
          </w:tcPr>
          <w:p w14:paraId="3D9A46BD" w14:textId="1BFD9619" w:rsidR="007C43DE" w:rsidRPr="00FD58C6" w:rsidRDefault="007C43DE" w:rsidP="00A7530A">
            <w:pPr>
              <w:tabs>
                <w:tab w:val="left" w:pos="1344"/>
              </w:tabs>
              <w:rPr>
                <w:ins w:id="233" w:author="Guna Dermawan" w:date="2021-11-17T19:36:00Z"/>
                <w:rFonts w:ascii="Times New Roman" w:hAnsi="Times New Roman" w:cs="Times New Roman"/>
                <w:b/>
                <w:bCs/>
                <w:sz w:val="24"/>
                <w:szCs w:val="24"/>
                <w:lang w:val="en-US"/>
                <w:rPrChange w:id="234" w:author="Guna Dermawan" w:date="2021-11-18T17:18:00Z">
                  <w:rPr>
                    <w:ins w:id="235" w:author="Guna Dermawan" w:date="2021-11-17T19:3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236" w:author="Guna Dermawan" w:date="2021-11-17T19:38:00Z">
              <w:r w:rsidRPr="00FD58C6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237" w:author="Guna Dermawan" w:date="2021-11-18T17:18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22 November 2021</w:t>
              </w:r>
            </w:ins>
          </w:p>
        </w:tc>
        <w:tc>
          <w:tcPr>
            <w:tcW w:w="1804" w:type="dxa"/>
          </w:tcPr>
          <w:p w14:paraId="629896D3" w14:textId="09B43013" w:rsidR="007C43DE" w:rsidRPr="00FD58C6" w:rsidRDefault="007C43DE" w:rsidP="00A7530A">
            <w:pPr>
              <w:tabs>
                <w:tab w:val="left" w:pos="1344"/>
              </w:tabs>
              <w:rPr>
                <w:ins w:id="238" w:author="Guna Dermawan" w:date="2021-11-17T19:36:00Z"/>
                <w:rFonts w:ascii="Times New Roman" w:hAnsi="Times New Roman" w:cs="Times New Roman"/>
                <w:b/>
                <w:bCs/>
                <w:sz w:val="24"/>
                <w:szCs w:val="24"/>
                <w:lang w:val="en-US"/>
                <w:rPrChange w:id="239" w:author="Guna Dermawan" w:date="2021-11-18T17:18:00Z">
                  <w:rPr>
                    <w:ins w:id="240" w:author="Guna Dermawan" w:date="2021-11-17T19:3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241" w:author="Guna Dermawan" w:date="2021-11-17T19:39:00Z">
              <w:r w:rsidRPr="00FD58C6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242" w:author="Guna Dermawan" w:date="2021-11-18T17:18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23 November 2021</w:t>
              </w:r>
            </w:ins>
          </w:p>
        </w:tc>
      </w:tr>
      <w:tr w:rsidR="009027CA" w14:paraId="6A2240AC" w14:textId="77777777" w:rsidTr="007C43DE">
        <w:trPr>
          <w:ins w:id="243" w:author="Guna Dermawan" w:date="2021-11-17T19:36:00Z"/>
        </w:trPr>
        <w:tc>
          <w:tcPr>
            <w:tcW w:w="1803" w:type="dxa"/>
          </w:tcPr>
          <w:p w14:paraId="13BC16BC" w14:textId="41103AC8" w:rsidR="007C43DE" w:rsidRPr="00FD58C6" w:rsidRDefault="007C43DE" w:rsidP="007C43DE">
            <w:pPr>
              <w:tabs>
                <w:tab w:val="left" w:pos="1344"/>
              </w:tabs>
              <w:rPr>
                <w:ins w:id="244" w:author="Guna Dermawan" w:date="2021-11-17T19:3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245" w:author="Guna Dermawan" w:date="2021-11-17T19:39:00Z">
              <w:r w:rsidRPr="00FD58C6"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1.1</w:t>
              </w:r>
            </w:ins>
          </w:p>
        </w:tc>
        <w:tc>
          <w:tcPr>
            <w:tcW w:w="1803" w:type="dxa"/>
          </w:tcPr>
          <w:p w14:paraId="31C0E62A" w14:textId="113BCF3D" w:rsidR="007C43DE" w:rsidRPr="00FD58C6" w:rsidRDefault="007C43DE" w:rsidP="007C43DE">
            <w:pPr>
              <w:tabs>
                <w:tab w:val="left" w:pos="1344"/>
              </w:tabs>
              <w:rPr>
                <w:ins w:id="246" w:author="Guna Dermawan" w:date="2021-11-17T19:3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ins w:id="247" w:author="Guna Dermawan" w:date="2021-11-17T19:39:00Z">
              <w:r w:rsidRPr="00FD58C6"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Perumusan</w:t>
              </w:r>
              <w:proofErr w:type="spellEnd"/>
              <w:r w:rsidRPr="00FD58C6"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 </w:t>
              </w:r>
              <w:proofErr w:type="spellStart"/>
              <w:r w:rsidRPr="00FD58C6"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masalah</w:t>
              </w:r>
            </w:ins>
            <w:proofErr w:type="spellEnd"/>
          </w:p>
        </w:tc>
        <w:tc>
          <w:tcPr>
            <w:tcW w:w="1803" w:type="dxa"/>
          </w:tcPr>
          <w:p w14:paraId="504AB81E" w14:textId="1F20250F" w:rsidR="007C43DE" w:rsidRPr="00FD58C6" w:rsidRDefault="007C43DE" w:rsidP="007C43DE">
            <w:pPr>
              <w:tabs>
                <w:tab w:val="left" w:pos="1344"/>
              </w:tabs>
              <w:rPr>
                <w:ins w:id="248" w:author="Guna Dermawan" w:date="2021-11-17T19:3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249" w:author="Guna Dermawan" w:date="2021-11-17T19:39:00Z">
              <w:r w:rsidRPr="00FD58C6"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1 Hari </w:t>
              </w:r>
            </w:ins>
          </w:p>
        </w:tc>
        <w:tc>
          <w:tcPr>
            <w:tcW w:w="1803" w:type="dxa"/>
          </w:tcPr>
          <w:p w14:paraId="5D862F16" w14:textId="37C94171" w:rsidR="007C43DE" w:rsidRPr="00FD58C6" w:rsidRDefault="007C43DE" w:rsidP="007C43DE">
            <w:pPr>
              <w:tabs>
                <w:tab w:val="left" w:pos="1344"/>
              </w:tabs>
              <w:rPr>
                <w:ins w:id="250" w:author="Guna Dermawan" w:date="2021-11-17T19:3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251" w:author="Guna Dermawan" w:date="2021-11-17T19:39:00Z">
              <w:r w:rsidRPr="00FD58C6"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22 November 2021</w:t>
              </w:r>
            </w:ins>
          </w:p>
        </w:tc>
        <w:tc>
          <w:tcPr>
            <w:tcW w:w="1804" w:type="dxa"/>
          </w:tcPr>
          <w:p w14:paraId="7FC9572C" w14:textId="193A888B" w:rsidR="007C43DE" w:rsidRPr="00FD58C6" w:rsidRDefault="007C43DE" w:rsidP="007C43DE">
            <w:pPr>
              <w:tabs>
                <w:tab w:val="left" w:pos="1344"/>
              </w:tabs>
              <w:rPr>
                <w:ins w:id="252" w:author="Guna Dermawan" w:date="2021-11-17T19:3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253" w:author="Guna Dermawan" w:date="2021-11-17T19:39:00Z">
              <w:r w:rsidRPr="00FD58C6"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23 November 2021</w:t>
              </w:r>
            </w:ins>
          </w:p>
        </w:tc>
      </w:tr>
      <w:tr w:rsidR="009027CA" w14:paraId="7DAE66A3" w14:textId="77777777" w:rsidTr="007C43DE">
        <w:trPr>
          <w:ins w:id="254" w:author="Guna Dermawan" w:date="2021-11-17T19:36:00Z"/>
        </w:trPr>
        <w:tc>
          <w:tcPr>
            <w:tcW w:w="1803" w:type="dxa"/>
          </w:tcPr>
          <w:p w14:paraId="3F17F2E8" w14:textId="3C2E0692" w:rsidR="00337517" w:rsidRPr="00FD58C6" w:rsidRDefault="00337517" w:rsidP="00337517">
            <w:pPr>
              <w:tabs>
                <w:tab w:val="left" w:pos="1344"/>
              </w:tabs>
              <w:rPr>
                <w:ins w:id="255" w:author="Guna Dermawan" w:date="2021-11-17T19:3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256" w:author="Guna Dermawan" w:date="2021-11-17T19:39:00Z">
              <w:r w:rsidRPr="00FD58C6"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1.2</w:t>
              </w:r>
            </w:ins>
          </w:p>
        </w:tc>
        <w:tc>
          <w:tcPr>
            <w:tcW w:w="1803" w:type="dxa"/>
          </w:tcPr>
          <w:p w14:paraId="14CE81C1" w14:textId="0C2A46CD" w:rsidR="00337517" w:rsidRPr="00FD58C6" w:rsidRDefault="00337517" w:rsidP="00337517">
            <w:pPr>
              <w:tabs>
                <w:tab w:val="left" w:pos="1344"/>
              </w:tabs>
              <w:rPr>
                <w:ins w:id="257" w:author="Guna Dermawan" w:date="2021-11-17T19:3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ins w:id="258" w:author="Guna Dermawan" w:date="2021-11-17T19:39:00Z">
              <w:r w:rsidRPr="00FD58C6"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Mema</w:t>
              </w:r>
            </w:ins>
            <w:ins w:id="259" w:author="Guna Dermawan" w:date="2021-11-17T19:40:00Z">
              <w:r w:rsidRPr="00FD58C6"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hami</w:t>
              </w:r>
              <w:proofErr w:type="spellEnd"/>
              <w:r w:rsidRPr="00FD58C6"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 </w:t>
              </w:r>
              <w:proofErr w:type="spellStart"/>
              <w:r w:rsidRPr="00FD58C6"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kinerja</w:t>
              </w:r>
              <w:proofErr w:type="spellEnd"/>
              <w:r w:rsidRPr="00FD58C6"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 </w:t>
              </w:r>
              <w:proofErr w:type="spellStart"/>
              <w:r w:rsidRPr="00FD58C6"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sistem</w:t>
              </w:r>
            </w:ins>
            <w:proofErr w:type="spellEnd"/>
          </w:p>
        </w:tc>
        <w:tc>
          <w:tcPr>
            <w:tcW w:w="1803" w:type="dxa"/>
          </w:tcPr>
          <w:p w14:paraId="515489ED" w14:textId="05E72BAA" w:rsidR="00337517" w:rsidRPr="00FD58C6" w:rsidRDefault="00337517" w:rsidP="00337517">
            <w:pPr>
              <w:tabs>
                <w:tab w:val="left" w:pos="1344"/>
              </w:tabs>
              <w:rPr>
                <w:ins w:id="260" w:author="Guna Dermawan" w:date="2021-11-17T19:3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261" w:author="Guna Dermawan" w:date="2021-11-17T19:40:00Z">
              <w:r w:rsidRPr="00FD58C6"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1 Hari </w:t>
              </w:r>
            </w:ins>
          </w:p>
        </w:tc>
        <w:tc>
          <w:tcPr>
            <w:tcW w:w="1803" w:type="dxa"/>
          </w:tcPr>
          <w:p w14:paraId="333C2782" w14:textId="2B7FD6B1" w:rsidR="00337517" w:rsidRPr="00FD58C6" w:rsidRDefault="00337517" w:rsidP="00337517">
            <w:pPr>
              <w:tabs>
                <w:tab w:val="left" w:pos="1344"/>
              </w:tabs>
              <w:rPr>
                <w:ins w:id="262" w:author="Guna Dermawan" w:date="2021-11-17T19:3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263" w:author="Guna Dermawan" w:date="2021-11-17T19:40:00Z">
              <w:r w:rsidRPr="00FD58C6"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22 November 2021</w:t>
              </w:r>
            </w:ins>
          </w:p>
        </w:tc>
        <w:tc>
          <w:tcPr>
            <w:tcW w:w="1804" w:type="dxa"/>
          </w:tcPr>
          <w:p w14:paraId="25C47AF9" w14:textId="59F10619" w:rsidR="00337517" w:rsidRPr="00FD58C6" w:rsidRDefault="00337517" w:rsidP="00337517">
            <w:pPr>
              <w:tabs>
                <w:tab w:val="left" w:pos="1344"/>
              </w:tabs>
              <w:rPr>
                <w:ins w:id="264" w:author="Guna Dermawan" w:date="2021-11-17T19:3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265" w:author="Guna Dermawan" w:date="2021-11-17T19:40:00Z">
              <w:r w:rsidRPr="00FD58C6"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23 November 2021</w:t>
              </w:r>
            </w:ins>
          </w:p>
        </w:tc>
      </w:tr>
      <w:tr w:rsidR="009027CA" w14:paraId="6E8AD665" w14:textId="77777777" w:rsidTr="007C43DE">
        <w:trPr>
          <w:ins w:id="266" w:author="Guna Dermawan" w:date="2021-11-17T19:36:00Z"/>
        </w:trPr>
        <w:tc>
          <w:tcPr>
            <w:tcW w:w="1803" w:type="dxa"/>
          </w:tcPr>
          <w:p w14:paraId="26A486A9" w14:textId="2E286E25" w:rsidR="00337517" w:rsidRPr="00FD58C6" w:rsidRDefault="00AC7B96" w:rsidP="00337517">
            <w:pPr>
              <w:tabs>
                <w:tab w:val="left" w:pos="1344"/>
              </w:tabs>
              <w:rPr>
                <w:ins w:id="267" w:author="Guna Dermawan" w:date="2021-11-17T19:3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268" w:author="Guna Dermawan" w:date="2021-11-17T19:41:00Z">
              <w:r w:rsidRPr="00FD58C6"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1.3</w:t>
              </w:r>
            </w:ins>
          </w:p>
        </w:tc>
        <w:tc>
          <w:tcPr>
            <w:tcW w:w="1803" w:type="dxa"/>
          </w:tcPr>
          <w:p w14:paraId="10CEB639" w14:textId="2F082C1C" w:rsidR="00337517" w:rsidRPr="00FD58C6" w:rsidRDefault="00AC7B96" w:rsidP="00337517">
            <w:pPr>
              <w:tabs>
                <w:tab w:val="left" w:pos="1344"/>
              </w:tabs>
              <w:rPr>
                <w:ins w:id="269" w:author="Guna Dermawan" w:date="2021-11-17T19:3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270" w:author="Guna Dermawan" w:date="2021-11-17T19:41:00Z">
              <w:r w:rsidRPr="00FD58C6"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Analisa </w:t>
              </w:r>
              <w:proofErr w:type="spellStart"/>
              <w:r w:rsidRPr="00FD58C6"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hasil</w:t>
              </w:r>
            </w:ins>
            <w:proofErr w:type="spellEnd"/>
          </w:p>
        </w:tc>
        <w:tc>
          <w:tcPr>
            <w:tcW w:w="1803" w:type="dxa"/>
          </w:tcPr>
          <w:p w14:paraId="65315E5B" w14:textId="55266AE0" w:rsidR="00337517" w:rsidRPr="00FD58C6" w:rsidRDefault="00AC7B96" w:rsidP="00337517">
            <w:pPr>
              <w:tabs>
                <w:tab w:val="left" w:pos="1344"/>
              </w:tabs>
              <w:rPr>
                <w:ins w:id="271" w:author="Guna Dermawan" w:date="2021-11-17T19:3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272" w:author="Guna Dermawan" w:date="2021-11-17T19:41:00Z">
              <w:r w:rsidRPr="00FD58C6"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1 Hari</w:t>
              </w:r>
            </w:ins>
          </w:p>
        </w:tc>
        <w:tc>
          <w:tcPr>
            <w:tcW w:w="1803" w:type="dxa"/>
          </w:tcPr>
          <w:p w14:paraId="31FDA4FF" w14:textId="2C57544D" w:rsidR="00337517" w:rsidRPr="00FD58C6" w:rsidRDefault="00AC7B96" w:rsidP="00337517">
            <w:pPr>
              <w:tabs>
                <w:tab w:val="left" w:pos="1344"/>
              </w:tabs>
              <w:rPr>
                <w:ins w:id="273" w:author="Guna Dermawan" w:date="2021-11-17T19:3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274" w:author="Guna Dermawan" w:date="2021-11-17T19:41:00Z">
              <w:r w:rsidRPr="00FD58C6"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23 November 2021</w:t>
              </w:r>
            </w:ins>
          </w:p>
        </w:tc>
        <w:tc>
          <w:tcPr>
            <w:tcW w:w="1804" w:type="dxa"/>
          </w:tcPr>
          <w:p w14:paraId="6AAF9F9A" w14:textId="468C585A" w:rsidR="00337517" w:rsidRPr="00FD58C6" w:rsidRDefault="00AC7B96" w:rsidP="00337517">
            <w:pPr>
              <w:tabs>
                <w:tab w:val="left" w:pos="1344"/>
              </w:tabs>
              <w:rPr>
                <w:ins w:id="275" w:author="Guna Dermawan" w:date="2021-11-17T19:3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276" w:author="Guna Dermawan" w:date="2021-11-17T19:41:00Z">
              <w:r w:rsidRPr="00FD58C6"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23 November 2021</w:t>
              </w:r>
            </w:ins>
          </w:p>
        </w:tc>
      </w:tr>
      <w:tr w:rsidR="009027CA" w14:paraId="0622494A" w14:textId="77777777" w:rsidTr="007C43DE">
        <w:trPr>
          <w:ins w:id="277" w:author="Guna Dermawan" w:date="2021-11-17T19:36:00Z"/>
        </w:trPr>
        <w:tc>
          <w:tcPr>
            <w:tcW w:w="1803" w:type="dxa"/>
          </w:tcPr>
          <w:p w14:paraId="5F4FDFC5" w14:textId="7AC52656" w:rsidR="00337517" w:rsidRPr="00FD58C6" w:rsidRDefault="00AC7B96" w:rsidP="00337517">
            <w:pPr>
              <w:tabs>
                <w:tab w:val="left" w:pos="1344"/>
              </w:tabs>
              <w:rPr>
                <w:ins w:id="278" w:author="Guna Dermawan" w:date="2021-11-17T19:3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279" w:author="Guna Dermawan" w:date="2021-11-17T19:41:00Z">
              <w:r w:rsidRPr="00FD58C6"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1.4</w:t>
              </w:r>
            </w:ins>
          </w:p>
        </w:tc>
        <w:tc>
          <w:tcPr>
            <w:tcW w:w="1803" w:type="dxa"/>
          </w:tcPr>
          <w:p w14:paraId="164864CE" w14:textId="541B5A16" w:rsidR="00337517" w:rsidRPr="00FD58C6" w:rsidRDefault="00AC7B96" w:rsidP="00337517">
            <w:pPr>
              <w:tabs>
                <w:tab w:val="left" w:pos="1344"/>
              </w:tabs>
              <w:rPr>
                <w:ins w:id="280" w:author="Guna Dermawan" w:date="2021-11-17T19:3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ins w:id="281" w:author="Guna Dermawan" w:date="2021-11-17T19:42:00Z">
              <w:r w:rsidRPr="00FD58C6"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Pengumpulan</w:t>
              </w:r>
              <w:proofErr w:type="spellEnd"/>
              <w:r w:rsidRPr="00FD58C6"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 </w:t>
              </w:r>
              <w:proofErr w:type="spellStart"/>
              <w:r w:rsidRPr="00FD58C6"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referensi</w:t>
              </w:r>
            </w:ins>
            <w:proofErr w:type="spellEnd"/>
          </w:p>
        </w:tc>
        <w:tc>
          <w:tcPr>
            <w:tcW w:w="1803" w:type="dxa"/>
          </w:tcPr>
          <w:p w14:paraId="724FFD50" w14:textId="5E61515A" w:rsidR="00337517" w:rsidRPr="00FD58C6" w:rsidRDefault="00AC7B96" w:rsidP="00337517">
            <w:pPr>
              <w:tabs>
                <w:tab w:val="left" w:pos="1344"/>
              </w:tabs>
              <w:rPr>
                <w:ins w:id="282" w:author="Guna Dermawan" w:date="2021-11-17T19:3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283" w:author="Guna Dermawan" w:date="2021-11-17T19:42:00Z">
              <w:r w:rsidRPr="00FD58C6"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1 Hari</w:t>
              </w:r>
            </w:ins>
          </w:p>
        </w:tc>
        <w:tc>
          <w:tcPr>
            <w:tcW w:w="1803" w:type="dxa"/>
          </w:tcPr>
          <w:p w14:paraId="4DC0CB5F" w14:textId="77777777" w:rsidR="00337517" w:rsidRPr="00FD58C6" w:rsidRDefault="00AC7B96" w:rsidP="00337517">
            <w:pPr>
              <w:tabs>
                <w:tab w:val="left" w:pos="1344"/>
              </w:tabs>
              <w:rPr>
                <w:ins w:id="284" w:author="Guna Dermawan" w:date="2021-11-17T19:42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285" w:author="Guna Dermawan" w:date="2021-11-17T19:42:00Z">
              <w:r w:rsidRPr="00FD58C6"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23 November </w:t>
              </w:r>
            </w:ins>
          </w:p>
          <w:p w14:paraId="01B5D509" w14:textId="005864D0" w:rsidR="00AC7B96" w:rsidRPr="00FD58C6" w:rsidRDefault="00AC7B96" w:rsidP="00337517">
            <w:pPr>
              <w:tabs>
                <w:tab w:val="left" w:pos="1344"/>
              </w:tabs>
              <w:rPr>
                <w:ins w:id="286" w:author="Guna Dermawan" w:date="2021-11-17T19:3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287" w:author="Guna Dermawan" w:date="2021-11-17T19:42:00Z">
              <w:r w:rsidRPr="00FD58C6"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2021</w:t>
              </w:r>
            </w:ins>
          </w:p>
        </w:tc>
        <w:tc>
          <w:tcPr>
            <w:tcW w:w="1804" w:type="dxa"/>
          </w:tcPr>
          <w:p w14:paraId="37BA6E32" w14:textId="1D0BA363" w:rsidR="00337517" w:rsidRPr="00FD58C6" w:rsidRDefault="00AC7B96" w:rsidP="00337517">
            <w:pPr>
              <w:tabs>
                <w:tab w:val="left" w:pos="1344"/>
              </w:tabs>
              <w:rPr>
                <w:ins w:id="288" w:author="Guna Dermawan" w:date="2021-11-17T19:3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289" w:author="Guna Dermawan" w:date="2021-11-17T19:42:00Z">
              <w:r w:rsidRPr="00FD58C6"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23 November 2021</w:t>
              </w:r>
            </w:ins>
          </w:p>
        </w:tc>
      </w:tr>
      <w:tr w:rsidR="009027CA" w14:paraId="02E5B919" w14:textId="77777777" w:rsidTr="007C43DE">
        <w:trPr>
          <w:ins w:id="290" w:author="Guna Dermawan" w:date="2021-11-17T19:36:00Z"/>
        </w:trPr>
        <w:tc>
          <w:tcPr>
            <w:tcW w:w="1803" w:type="dxa"/>
          </w:tcPr>
          <w:p w14:paraId="6C624D2F" w14:textId="240A5011" w:rsidR="00337517" w:rsidRPr="00ED3D8F" w:rsidRDefault="00997538" w:rsidP="00337517">
            <w:pPr>
              <w:tabs>
                <w:tab w:val="left" w:pos="1344"/>
              </w:tabs>
              <w:rPr>
                <w:ins w:id="291" w:author="Guna Dermawan" w:date="2021-11-17T19:36:00Z"/>
                <w:rFonts w:ascii="Times New Roman" w:hAnsi="Times New Roman" w:cs="Times New Roman"/>
                <w:b/>
                <w:bCs/>
                <w:sz w:val="24"/>
                <w:szCs w:val="24"/>
                <w:lang w:val="en-US"/>
                <w:rPrChange w:id="292" w:author="Guna Dermawan" w:date="2021-11-17T20:02:00Z">
                  <w:rPr>
                    <w:ins w:id="293" w:author="Guna Dermawan" w:date="2021-11-17T19:3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294" w:author="Guna Dermawan" w:date="2021-11-17T19:42:00Z"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295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2.0</w:t>
              </w:r>
            </w:ins>
          </w:p>
        </w:tc>
        <w:tc>
          <w:tcPr>
            <w:tcW w:w="1803" w:type="dxa"/>
          </w:tcPr>
          <w:p w14:paraId="1237F1D9" w14:textId="4E5A97F2" w:rsidR="00337517" w:rsidRPr="00ED3D8F" w:rsidRDefault="00997538" w:rsidP="00337517">
            <w:pPr>
              <w:tabs>
                <w:tab w:val="left" w:pos="1344"/>
              </w:tabs>
              <w:rPr>
                <w:ins w:id="296" w:author="Guna Dermawan" w:date="2021-11-17T19:36:00Z"/>
                <w:rFonts w:ascii="Times New Roman" w:hAnsi="Times New Roman" w:cs="Times New Roman"/>
                <w:b/>
                <w:bCs/>
                <w:sz w:val="24"/>
                <w:szCs w:val="24"/>
                <w:lang w:val="en-US"/>
                <w:rPrChange w:id="297" w:author="Guna Dermawan" w:date="2021-11-17T20:02:00Z">
                  <w:rPr>
                    <w:ins w:id="298" w:author="Guna Dermawan" w:date="2021-11-17T19:3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299" w:author="Guna Dermawan" w:date="2021-11-17T19:42:00Z"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300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UI Desain</w:t>
              </w:r>
            </w:ins>
          </w:p>
        </w:tc>
        <w:tc>
          <w:tcPr>
            <w:tcW w:w="1803" w:type="dxa"/>
          </w:tcPr>
          <w:p w14:paraId="0745C95C" w14:textId="65F7CA18" w:rsidR="00337517" w:rsidRPr="00ED3D8F" w:rsidRDefault="00997538" w:rsidP="00337517">
            <w:pPr>
              <w:tabs>
                <w:tab w:val="left" w:pos="1344"/>
              </w:tabs>
              <w:rPr>
                <w:ins w:id="301" w:author="Guna Dermawan" w:date="2021-11-17T19:36:00Z"/>
                <w:rFonts w:ascii="Times New Roman" w:hAnsi="Times New Roman" w:cs="Times New Roman"/>
                <w:b/>
                <w:bCs/>
                <w:sz w:val="24"/>
                <w:szCs w:val="24"/>
                <w:lang w:val="en-US"/>
                <w:rPrChange w:id="302" w:author="Guna Dermawan" w:date="2021-11-17T20:02:00Z">
                  <w:rPr>
                    <w:ins w:id="303" w:author="Guna Dermawan" w:date="2021-11-17T19:3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304" w:author="Guna Dermawan" w:date="2021-11-17T19:42:00Z"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305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3 Hari</w:t>
              </w:r>
            </w:ins>
          </w:p>
        </w:tc>
        <w:tc>
          <w:tcPr>
            <w:tcW w:w="1803" w:type="dxa"/>
          </w:tcPr>
          <w:p w14:paraId="1B4A7264" w14:textId="6996CEF5" w:rsidR="00337517" w:rsidRPr="00ED3D8F" w:rsidRDefault="00997538" w:rsidP="00337517">
            <w:pPr>
              <w:tabs>
                <w:tab w:val="left" w:pos="1344"/>
              </w:tabs>
              <w:rPr>
                <w:ins w:id="306" w:author="Guna Dermawan" w:date="2021-11-17T19:36:00Z"/>
                <w:rFonts w:ascii="Times New Roman" w:hAnsi="Times New Roman" w:cs="Times New Roman"/>
                <w:b/>
                <w:bCs/>
                <w:sz w:val="24"/>
                <w:szCs w:val="24"/>
                <w:lang w:val="en-US"/>
                <w:rPrChange w:id="307" w:author="Guna Dermawan" w:date="2021-11-17T20:02:00Z">
                  <w:rPr>
                    <w:ins w:id="308" w:author="Guna Dermawan" w:date="2021-11-17T19:3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309" w:author="Guna Dermawan" w:date="2021-11-17T19:42:00Z"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310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24 November 2021</w:t>
              </w:r>
            </w:ins>
          </w:p>
        </w:tc>
        <w:tc>
          <w:tcPr>
            <w:tcW w:w="1804" w:type="dxa"/>
          </w:tcPr>
          <w:p w14:paraId="12132100" w14:textId="5B629E43" w:rsidR="00337517" w:rsidRPr="00ED3D8F" w:rsidRDefault="00997538" w:rsidP="00337517">
            <w:pPr>
              <w:tabs>
                <w:tab w:val="left" w:pos="1344"/>
              </w:tabs>
              <w:rPr>
                <w:ins w:id="311" w:author="Guna Dermawan" w:date="2021-11-17T19:36:00Z"/>
                <w:rFonts w:ascii="Times New Roman" w:hAnsi="Times New Roman" w:cs="Times New Roman"/>
                <w:b/>
                <w:bCs/>
                <w:sz w:val="24"/>
                <w:szCs w:val="24"/>
                <w:lang w:val="en-US"/>
                <w:rPrChange w:id="312" w:author="Guna Dermawan" w:date="2021-11-17T20:02:00Z">
                  <w:rPr>
                    <w:ins w:id="313" w:author="Guna Dermawan" w:date="2021-11-17T19:3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314" w:author="Guna Dermawan" w:date="2021-11-17T19:42:00Z"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315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26 No</w:t>
              </w:r>
            </w:ins>
            <w:ins w:id="316" w:author="Guna Dermawan" w:date="2021-11-17T19:43:00Z"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317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vember 2021</w:t>
              </w:r>
            </w:ins>
          </w:p>
        </w:tc>
      </w:tr>
      <w:tr w:rsidR="009027CA" w14:paraId="39DFC40B" w14:textId="77777777" w:rsidTr="007C43DE">
        <w:trPr>
          <w:ins w:id="318" w:author="Guna Dermawan" w:date="2021-11-17T19:36:00Z"/>
        </w:trPr>
        <w:tc>
          <w:tcPr>
            <w:tcW w:w="1803" w:type="dxa"/>
          </w:tcPr>
          <w:p w14:paraId="41FA9B1F" w14:textId="05BDA9EB" w:rsidR="00337517" w:rsidRDefault="001C3410" w:rsidP="00337517">
            <w:pPr>
              <w:tabs>
                <w:tab w:val="left" w:pos="1344"/>
              </w:tabs>
              <w:rPr>
                <w:ins w:id="319" w:author="Guna Dermawan" w:date="2021-11-17T19:3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320" w:author="Guna Dermawan" w:date="2021-11-17T19:43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2.1</w:t>
              </w:r>
            </w:ins>
          </w:p>
        </w:tc>
        <w:tc>
          <w:tcPr>
            <w:tcW w:w="1803" w:type="dxa"/>
          </w:tcPr>
          <w:p w14:paraId="461DC017" w14:textId="34E248BE" w:rsidR="00337517" w:rsidRDefault="001C3410" w:rsidP="00337517">
            <w:pPr>
              <w:tabs>
                <w:tab w:val="left" w:pos="1344"/>
              </w:tabs>
              <w:rPr>
                <w:ins w:id="321" w:author="Guna Dermawan" w:date="2021-11-17T19:3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ins w:id="322" w:author="Guna Dermawan" w:date="2021-11-17T19:43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Pembuatan</w:t>
              </w:r>
              <w:proofErr w:type="spellEnd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 wireframe </w:t>
              </w:r>
              <w:proofErr w:type="spellStart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aplikasi</w:t>
              </w:r>
            </w:ins>
            <w:proofErr w:type="spellEnd"/>
          </w:p>
        </w:tc>
        <w:tc>
          <w:tcPr>
            <w:tcW w:w="1803" w:type="dxa"/>
          </w:tcPr>
          <w:p w14:paraId="7E5F1C4D" w14:textId="0ED1AA66" w:rsidR="00337517" w:rsidRDefault="001C3410" w:rsidP="00337517">
            <w:pPr>
              <w:tabs>
                <w:tab w:val="left" w:pos="1344"/>
              </w:tabs>
              <w:rPr>
                <w:ins w:id="323" w:author="Guna Dermawan" w:date="2021-11-17T19:3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324" w:author="Guna Dermawan" w:date="2021-11-17T19:43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1 H</w:t>
              </w:r>
            </w:ins>
            <w:ins w:id="325" w:author="Guna Dermawan" w:date="2021-11-17T19:44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ari </w:t>
              </w:r>
            </w:ins>
          </w:p>
        </w:tc>
        <w:tc>
          <w:tcPr>
            <w:tcW w:w="1803" w:type="dxa"/>
          </w:tcPr>
          <w:p w14:paraId="21CDB008" w14:textId="6FFBFCFE" w:rsidR="00337517" w:rsidRDefault="001C3410" w:rsidP="00337517">
            <w:pPr>
              <w:tabs>
                <w:tab w:val="left" w:pos="1344"/>
              </w:tabs>
              <w:rPr>
                <w:ins w:id="326" w:author="Guna Dermawan" w:date="2021-11-17T19:3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327" w:author="Guna Dermawan" w:date="2021-11-17T19:44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24 November 2021</w:t>
              </w:r>
            </w:ins>
          </w:p>
        </w:tc>
        <w:tc>
          <w:tcPr>
            <w:tcW w:w="1804" w:type="dxa"/>
          </w:tcPr>
          <w:p w14:paraId="6AE6F8B2" w14:textId="3D9F473D" w:rsidR="00337517" w:rsidRDefault="001C3410" w:rsidP="00337517">
            <w:pPr>
              <w:keepNext/>
              <w:tabs>
                <w:tab w:val="left" w:pos="1344"/>
              </w:tabs>
              <w:rPr>
                <w:ins w:id="328" w:author="Guna Dermawan" w:date="2021-11-17T19:3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329" w:author="Guna Dermawan" w:date="2021-11-17T19:44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24 November 2021</w:t>
              </w:r>
            </w:ins>
          </w:p>
        </w:tc>
      </w:tr>
      <w:tr w:rsidR="009027CA" w14:paraId="42542794" w14:textId="77777777" w:rsidTr="007C43DE">
        <w:trPr>
          <w:ins w:id="330" w:author="Guna Dermawan" w:date="2021-11-17T19:44:00Z"/>
        </w:trPr>
        <w:tc>
          <w:tcPr>
            <w:tcW w:w="1803" w:type="dxa"/>
          </w:tcPr>
          <w:p w14:paraId="259AA3C2" w14:textId="0E08F07B" w:rsidR="001C3410" w:rsidRDefault="001C3410" w:rsidP="00337517">
            <w:pPr>
              <w:tabs>
                <w:tab w:val="left" w:pos="1344"/>
              </w:tabs>
              <w:rPr>
                <w:ins w:id="331" w:author="Guna Dermawan" w:date="2021-11-17T19:44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332" w:author="Guna Dermawan" w:date="2021-11-17T19:44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2.2</w:t>
              </w:r>
            </w:ins>
          </w:p>
        </w:tc>
        <w:tc>
          <w:tcPr>
            <w:tcW w:w="1803" w:type="dxa"/>
          </w:tcPr>
          <w:p w14:paraId="3889026C" w14:textId="6FBBB834" w:rsidR="001C3410" w:rsidRDefault="001C3410" w:rsidP="00337517">
            <w:pPr>
              <w:tabs>
                <w:tab w:val="left" w:pos="1344"/>
              </w:tabs>
              <w:rPr>
                <w:ins w:id="333" w:author="Guna Dermawan" w:date="2021-11-17T19:44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ins w:id="334" w:author="Guna Dermawan" w:date="2021-11-17T19:44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Implementasi</w:t>
              </w:r>
              <w:proofErr w:type="spellEnd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 </w:t>
              </w:r>
              <w:proofErr w:type="spellStart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ui</w:t>
              </w:r>
              <w:proofErr w:type="spellEnd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 di Android studio</w:t>
              </w:r>
            </w:ins>
          </w:p>
        </w:tc>
        <w:tc>
          <w:tcPr>
            <w:tcW w:w="1803" w:type="dxa"/>
          </w:tcPr>
          <w:p w14:paraId="7B2EC4DE" w14:textId="365D785C" w:rsidR="001C3410" w:rsidRDefault="001C3410" w:rsidP="00337517">
            <w:pPr>
              <w:tabs>
                <w:tab w:val="left" w:pos="1344"/>
              </w:tabs>
              <w:rPr>
                <w:ins w:id="335" w:author="Guna Dermawan" w:date="2021-11-17T19:44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336" w:author="Guna Dermawan" w:date="2021-11-17T19:44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2 Hari</w:t>
              </w:r>
            </w:ins>
          </w:p>
        </w:tc>
        <w:tc>
          <w:tcPr>
            <w:tcW w:w="1803" w:type="dxa"/>
          </w:tcPr>
          <w:p w14:paraId="4C437E78" w14:textId="48E188E2" w:rsidR="001C3410" w:rsidRDefault="001C3410" w:rsidP="00337517">
            <w:pPr>
              <w:tabs>
                <w:tab w:val="left" w:pos="1344"/>
              </w:tabs>
              <w:rPr>
                <w:ins w:id="337" w:author="Guna Dermawan" w:date="2021-11-17T19:44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338" w:author="Guna Dermawan" w:date="2021-11-17T19:44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25 Nove</w:t>
              </w:r>
            </w:ins>
            <w:ins w:id="339" w:author="Guna Dermawan" w:date="2021-11-17T19:45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mber 2021</w:t>
              </w:r>
            </w:ins>
          </w:p>
        </w:tc>
        <w:tc>
          <w:tcPr>
            <w:tcW w:w="1804" w:type="dxa"/>
          </w:tcPr>
          <w:p w14:paraId="5457AB51" w14:textId="4E3BD1E4" w:rsidR="001C3410" w:rsidRDefault="001C3410" w:rsidP="00337517">
            <w:pPr>
              <w:keepNext/>
              <w:tabs>
                <w:tab w:val="left" w:pos="1344"/>
              </w:tabs>
              <w:rPr>
                <w:ins w:id="340" w:author="Guna Dermawan" w:date="2021-11-17T19:44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341" w:author="Guna Dermawan" w:date="2021-11-17T19:45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26 November 2021</w:t>
              </w:r>
            </w:ins>
          </w:p>
        </w:tc>
      </w:tr>
      <w:tr w:rsidR="009027CA" w14:paraId="63001915" w14:textId="77777777" w:rsidTr="007C43DE">
        <w:trPr>
          <w:ins w:id="342" w:author="Guna Dermawan" w:date="2021-11-17T19:44:00Z"/>
        </w:trPr>
        <w:tc>
          <w:tcPr>
            <w:tcW w:w="1803" w:type="dxa"/>
          </w:tcPr>
          <w:p w14:paraId="63D8CC19" w14:textId="7AB2FDA1" w:rsidR="001C3410" w:rsidRPr="00ED3D8F" w:rsidRDefault="009338DC" w:rsidP="00337517">
            <w:pPr>
              <w:tabs>
                <w:tab w:val="left" w:pos="1344"/>
              </w:tabs>
              <w:rPr>
                <w:ins w:id="343" w:author="Guna Dermawan" w:date="2021-11-17T19:44:00Z"/>
                <w:rFonts w:ascii="Times New Roman" w:hAnsi="Times New Roman" w:cs="Times New Roman"/>
                <w:b/>
                <w:bCs/>
                <w:sz w:val="24"/>
                <w:szCs w:val="24"/>
                <w:lang w:val="en-US"/>
                <w:rPrChange w:id="344" w:author="Guna Dermawan" w:date="2021-11-17T20:02:00Z">
                  <w:rPr>
                    <w:ins w:id="345" w:author="Guna Dermawan" w:date="2021-11-17T19:44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346" w:author="Guna Dermawan" w:date="2021-11-17T19:45:00Z"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347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lastRenderedPageBreak/>
                <w:t>3.0</w:t>
              </w:r>
            </w:ins>
          </w:p>
        </w:tc>
        <w:tc>
          <w:tcPr>
            <w:tcW w:w="1803" w:type="dxa"/>
          </w:tcPr>
          <w:p w14:paraId="0F1ACA94" w14:textId="7F3FDAC1" w:rsidR="001C3410" w:rsidRPr="00ED3D8F" w:rsidRDefault="009338DC" w:rsidP="00337517">
            <w:pPr>
              <w:tabs>
                <w:tab w:val="left" w:pos="1344"/>
              </w:tabs>
              <w:rPr>
                <w:ins w:id="348" w:author="Guna Dermawan" w:date="2021-11-17T19:44:00Z"/>
                <w:rFonts w:ascii="Times New Roman" w:hAnsi="Times New Roman" w:cs="Times New Roman"/>
                <w:b/>
                <w:bCs/>
                <w:sz w:val="24"/>
                <w:szCs w:val="24"/>
                <w:lang w:val="en-US"/>
                <w:rPrChange w:id="349" w:author="Guna Dermawan" w:date="2021-11-17T20:02:00Z">
                  <w:rPr>
                    <w:ins w:id="350" w:author="Guna Dermawan" w:date="2021-11-17T19:44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proofErr w:type="spellStart"/>
            <w:ins w:id="351" w:author="Guna Dermawan" w:date="2021-11-17T19:45:00Z"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352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Koding</w:t>
              </w:r>
              <w:proofErr w:type="spellEnd"/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353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 xml:space="preserve"> / </w:t>
              </w:r>
              <w:proofErr w:type="spellStart"/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354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Penulisan</w:t>
              </w:r>
              <w:proofErr w:type="spellEnd"/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355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 xml:space="preserve"> </w:t>
              </w:r>
              <w:proofErr w:type="spellStart"/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356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kode</w:t>
              </w:r>
              <w:proofErr w:type="spellEnd"/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357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 xml:space="preserve"> </w:t>
              </w:r>
              <w:proofErr w:type="spellStart"/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358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aplikasi</w:t>
              </w:r>
            </w:ins>
            <w:proofErr w:type="spellEnd"/>
          </w:p>
        </w:tc>
        <w:tc>
          <w:tcPr>
            <w:tcW w:w="1803" w:type="dxa"/>
          </w:tcPr>
          <w:p w14:paraId="11DA4E09" w14:textId="5AF06783" w:rsidR="001C3410" w:rsidRPr="00ED3D8F" w:rsidRDefault="009338DC" w:rsidP="00337517">
            <w:pPr>
              <w:tabs>
                <w:tab w:val="left" w:pos="1344"/>
              </w:tabs>
              <w:rPr>
                <w:ins w:id="359" w:author="Guna Dermawan" w:date="2021-11-17T19:44:00Z"/>
                <w:rFonts w:ascii="Times New Roman" w:hAnsi="Times New Roman" w:cs="Times New Roman"/>
                <w:b/>
                <w:bCs/>
                <w:sz w:val="24"/>
                <w:szCs w:val="24"/>
                <w:lang w:val="en-US"/>
                <w:rPrChange w:id="360" w:author="Guna Dermawan" w:date="2021-11-17T20:02:00Z">
                  <w:rPr>
                    <w:ins w:id="361" w:author="Guna Dermawan" w:date="2021-11-17T19:44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362" w:author="Guna Dermawan" w:date="2021-11-17T19:46:00Z"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363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1</w:t>
              </w:r>
            </w:ins>
            <w:ins w:id="364" w:author="Guna Dermawan" w:date="2021-11-18T17:20:00Z">
              <w:r w:rsidR="00FD58C6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id-ID"/>
                </w:rPr>
                <w:t>5</w:t>
              </w:r>
            </w:ins>
            <w:ins w:id="365" w:author="Guna Dermawan" w:date="2021-11-17T19:46:00Z"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366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 xml:space="preserve"> Hari</w:t>
              </w:r>
            </w:ins>
          </w:p>
        </w:tc>
        <w:tc>
          <w:tcPr>
            <w:tcW w:w="1803" w:type="dxa"/>
          </w:tcPr>
          <w:p w14:paraId="7EF06092" w14:textId="5647AF4B" w:rsidR="001C3410" w:rsidRPr="00ED3D8F" w:rsidRDefault="009338DC" w:rsidP="00337517">
            <w:pPr>
              <w:tabs>
                <w:tab w:val="left" w:pos="1344"/>
              </w:tabs>
              <w:rPr>
                <w:ins w:id="367" w:author="Guna Dermawan" w:date="2021-11-17T19:44:00Z"/>
                <w:rFonts w:ascii="Times New Roman" w:hAnsi="Times New Roman" w:cs="Times New Roman"/>
                <w:b/>
                <w:bCs/>
                <w:sz w:val="24"/>
                <w:szCs w:val="24"/>
                <w:lang w:val="en-US"/>
                <w:rPrChange w:id="368" w:author="Guna Dermawan" w:date="2021-11-17T20:02:00Z">
                  <w:rPr>
                    <w:ins w:id="369" w:author="Guna Dermawan" w:date="2021-11-17T19:44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370" w:author="Guna Dermawan" w:date="2021-11-17T19:46:00Z"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371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2</w:t>
              </w:r>
            </w:ins>
            <w:ins w:id="372" w:author="Guna Dermawan" w:date="2021-11-17T19:51:00Z">
              <w:r w:rsidR="00CA762D"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373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7</w:t>
              </w:r>
            </w:ins>
            <w:ins w:id="374" w:author="Guna Dermawan" w:date="2021-11-17T19:46:00Z"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375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 xml:space="preserve"> November 2021</w:t>
              </w:r>
            </w:ins>
          </w:p>
        </w:tc>
        <w:tc>
          <w:tcPr>
            <w:tcW w:w="1804" w:type="dxa"/>
          </w:tcPr>
          <w:p w14:paraId="66B5AECF" w14:textId="04BB52D8" w:rsidR="001C3410" w:rsidRPr="00ED3D8F" w:rsidRDefault="0084190C" w:rsidP="00337517">
            <w:pPr>
              <w:keepNext/>
              <w:tabs>
                <w:tab w:val="left" w:pos="1344"/>
              </w:tabs>
              <w:rPr>
                <w:ins w:id="376" w:author="Guna Dermawan" w:date="2021-11-17T19:44:00Z"/>
                <w:rFonts w:ascii="Times New Roman" w:hAnsi="Times New Roman" w:cs="Times New Roman"/>
                <w:b/>
                <w:bCs/>
                <w:sz w:val="24"/>
                <w:szCs w:val="24"/>
                <w:lang w:val="en-US"/>
                <w:rPrChange w:id="377" w:author="Guna Dermawan" w:date="2021-11-17T20:02:00Z">
                  <w:rPr>
                    <w:ins w:id="378" w:author="Guna Dermawan" w:date="2021-11-17T19:44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379" w:author="Guna Dermawan" w:date="2021-11-17T19:50:00Z"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380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1</w:t>
              </w:r>
            </w:ins>
            <w:ins w:id="381" w:author="Guna Dermawan" w:date="2021-11-18T17:20:00Z">
              <w:r w:rsidR="00FD58C6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id-ID"/>
                </w:rPr>
                <w:t>1</w:t>
              </w:r>
            </w:ins>
            <w:ins w:id="382" w:author="Guna Dermawan" w:date="2021-11-17T19:50:00Z"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383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 xml:space="preserve"> </w:t>
              </w:r>
              <w:proofErr w:type="spellStart"/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384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Desember</w:t>
              </w:r>
              <w:proofErr w:type="spellEnd"/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385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 xml:space="preserve"> 2021</w:t>
              </w:r>
            </w:ins>
          </w:p>
        </w:tc>
      </w:tr>
      <w:tr w:rsidR="009027CA" w14:paraId="70B6ECB0" w14:textId="77777777" w:rsidTr="007C43DE">
        <w:trPr>
          <w:ins w:id="386" w:author="Guna Dermawan" w:date="2021-11-17T19:44:00Z"/>
        </w:trPr>
        <w:tc>
          <w:tcPr>
            <w:tcW w:w="1803" w:type="dxa"/>
          </w:tcPr>
          <w:p w14:paraId="447FBE90" w14:textId="7721F178" w:rsidR="001C3410" w:rsidRDefault="00403470" w:rsidP="00337517">
            <w:pPr>
              <w:tabs>
                <w:tab w:val="left" w:pos="1344"/>
              </w:tabs>
              <w:rPr>
                <w:ins w:id="387" w:author="Guna Dermawan" w:date="2021-11-17T19:44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388" w:author="Guna Dermawan" w:date="2021-11-17T19:52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3.1</w:t>
              </w:r>
            </w:ins>
          </w:p>
        </w:tc>
        <w:tc>
          <w:tcPr>
            <w:tcW w:w="1803" w:type="dxa"/>
          </w:tcPr>
          <w:p w14:paraId="73BE7712" w14:textId="27CD4220" w:rsidR="001C3410" w:rsidRDefault="00403470" w:rsidP="00337517">
            <w:pPr>
              <w:tabs>
                <w:tab w:val="left" w:pos="1344"/>
              </w:tabs>
              <w:rPr>
                <w:ins w:id="389" w:author="Guna Dermawan" w:date="2021-11-17T19:44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ins w:id="390" w:author="Guna Dermawan" w:date="2021-11-17T19:52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Konfigurasi</w:t>
              </w:r>
              <w:proofErr w:type="spellEnd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 basis data</w:t>
              </w:r>
            </w:ins>
          </w:p>
        </w:tc>
        <w:tc>
          <w:tcPr>
            <w:tcW w:w="1803" w:type="dxa"/>
          </w:tcPr>
          <w:p w14:paraId="6CEAE8CB" w14:textId="03A512EF" w:rsidR="001C3410" w:rsidRDefault="00403470" w:rsidP="00337517">
            <w:pPr>
              <w:tabs>
                <w:tab w:val="left" w:pos="1344"/>
              </w:tabs>
              <w:rPr>
                <w:ins w:id="391" w:author="Guna Dermawan" w:date="2021-11-17T19:44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392" w:author="Guna Dermawan" w:date="2021-11-17T19:52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2 Hari </w:t>
              </w:r>
            </w:ins>
          </w:p>
        </w:tc>
        <w:tc>
          <w:tcPr>
            <w:tcW w:w="1803" w:type="dxa"/>
          </w:tcPr>
          <w:p w14:paraId="0AF1AC4F" w14:textId="04A84399" w:rsidR="001C3410" w:rsidRDefault="00403470" w:rsidP="00337517">
            <w:pPr>
              <w:tabs>
                <w:tab w:val="left" w:pos="1344"/>
              </w:tabs>
              <w:rPr>
                <w:ins w:id="393" w:author="Guna Dermawan" w:date="2021-11-17T19:44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394" w:author="Guna Dermawan" w:date="2021-11-17T19:52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27 November 2021</w:t>
              </w:r>
            </w:ins>
          </w:p>
        </w:tc>
        <w:tc>
          <w:tcPr>
            <w:tcW w:w="1804" w:type="dxa"/>
          </w:tcPr>
          <w:p w14:paraId="746C1036" w14:textId="34C7F9D7" w:rsidR="001C3410" w:rsidRDefault="00403470" w:rsidP="00337517">
            <w:pPr>
              <w:keepNext/>
              <w:tabs>
                <w:tab w:val="left" w:pos="1344"/>
              </w:tabs>
              <w:rPr>
                <w:ins w:id="395" w:author="Guna Dermawan" w:date="2021-11-17T19:44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396" w:author="Guna Dermawan" w:date="2021-11-17T19:52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28 November 20</w:t>
              </w:r>
            </w:ins>
            <w:ins w:id="397" w:author="Guna Dermawan" w:date="2021-11-17T19:53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21</w:t>
              </w:r>
            </w:ins>
          </w:p>
        </w:tc>
      </w:tr>
      <w:tr w:rsidR="009027CA" w14:paraId="17F5C65A" w14:textId="77777777" w:rsidTr="007C43DE">
        <w:trPr>
          <w:ins w:id="398" w:author="Guna Dermawan" w:date="2021-11-17T19:44:00Z"/>
        </w:trPr>
        <w:tc>
          <w:tcPr>
            <w:tcW w:w="1803" w:type="dxa"/>
          </w:tcPr>
          <w:p w14:paraId="3596C118" w14:textId="1C8DC4F9" w:rsidR="001C3410" w:rsidRDefault="00A1353A" w:rsidP="00337517">
            <w:pPr>
              <w:tabs>
                <w:tab w:val="left" w:pos="1344"/>
              </w:tabs>
              <w:rPr>
                <w:ins w:id="399" w:author="Guna Dermawan" w:date="2021-11-17T19:44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400" w:author="Guna Dermawan" w:date="2021-11-17T19:53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3.2</w:t>
              </w:r>
            </w:ins>
          </w:p>
        </w:tc>
        <w:tc>
          <w:tcPr>
            <w:tcW w:w="1803" w:type="dxa"/>
          </w:tcPr>
          <w:p w14:paraId="737A8AAF" w14:textId="2CEBB1AB" w:rsidR="001C3410" w:rsidRDefault="00A1353A" w:rsidP="00337517">
            <w:pPr>
              <w:tabs>
                <w:tab w:val="left" w:pos="1344"/>
              </w:tabs>
              <w:rPr>
                <w:ins w:id="401" w:author="Guna Dermawan" w:date="2021-11-17T19:44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ins w:id="402" w:author="Guna Dermawan" w:date="2021-11-17T19:53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Membuat</w:t>
              </w:r>
              <w:proofErr w:type="spellEnd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 </w:t>
              </w:r>
              <w:proofErr w:type="spellStart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fungsi</w:t>
              </w:r>
              <w:proofErr w:type="spellEnd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 login dan sign up </w:t>
              </w:r>
              <w:proofErr w:type="spellStart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apliksi</w:t>
              </w:r>
            </w:ins>
            <w:proofErr w:type="spellEnd"/>
          </w:p>
        </w:tc>
        <w:tc>
          <w:tcPr>
            <w:tcW w:w="1803" w:type="dxa"/>
          </w:tcPr>
          <w:p w14:paraId="3F275B07" w14:textId="0313A32A" w:rsidR="001C3410" w:rsidRDefault="00A1353A" w:rsidP="00337517">
            <w:pPr>
              <w:tabs>
                <w:tab w:val="left" w:pos="1344"/>
              </w:tabs>
              <w:rPr>
                <w:ins w:id="403" w:author="Guna Dermawan" w:date="2021-11-17T19:44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404" w:author="Guna Dermawan" w:date="2021-11-17T19:53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4 Hari</w:t>
              </w:r>
            </w:ins>
          </w:p>
        </w:tc>
        <w:tc>
          <w:tcPr>
            <w:tcW w:w="1803" w:type="dxa"/>
          </w:tcPr>
          <w:p w14:paraId="68B36030" w14:textId="00F9E2C7" w:rsidR="001C3410" w:rsidRDefault="00A1353A" w:rsidP="00337517">
            <w:pPr>
              <w:tabs>
                <w:tab w:val="left" w:pos="1344"/>
              </w:tabs>
              <w:rPr>
                <w:ins w:id="405" w:author="Guna Dermawan" w:date="2021-11-17T19:53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406" w:author="Guna Dermawan" w:date="2021-11-17T19:53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2</w:t>
              </w:r>
            </w:ins>
            <w:ins w:id="407" w:author="Guna Dermawan" w:date="2021-11-17T19:54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9</w:t>
              </w:r>
            </w:ins>
            <w:ins w:id="408" w:author="Guna Dermawan" w:date="2021-11-17T19:53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 November </w:t>
              </w:r>
            </w:ins>
          </w:p>
          <w:p w14:paraId="63DBF455" w14:textId="3B2349A6" w:rsidR="00A1353A" w:rsidRDefault="00A1353A" w:rsidP="00337517">
            <w:pPr>
              <w:tabs>
                <w:tab w:val="left" w:pos="1344"/>
              </w:tabs>
              <w:rPr>
                <w:ins w:id="409" w:author="Guna Dermawan" w:date="2021-11-17T19:44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410" w:author="Guna Dermawan" w:date="2021-11-17T19:53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2021</w:t>
              </w:r>
            </w:ins>
          </w:p>
        </w:tc>
        <w:tc>
          <w:tcPr>
            <w:tcW w:w="1804" w:type="dxa"/>
          </w:tcPr>
          <w:p w14:paraId="08394416" w14:textId="4C744AEC" w:rsidR="001C3410" w:rsidRDefault="00A1353A" w:rsidP="00337517">
            <w:pPr>
              <w:keepNext/>
              <w:tabs>
                <w:tab w:val="left" w:pos="1344"/>
              </w:tabs>
              <w:rPr>
                <w:ins w:id="411" w:author="Guna Dermawan" w:date="2021-11-17T19:44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412" w:author="Guna Dermawan" w:date="2021-11-17T19:54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2 </w:t>
              </w:r>
              <w:proofErr w:type="spellStart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Desember</w:t>
              </w:r>
              <w:proofErr w:type="spellEnd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 2021</w:t>
              </w:r>
            </w:ins>
          </w:p>
        </w:tc>
      </w:tr>
      <w:tr w:rsidR="009027CA" w14:paraId="59B62759" w14:textId="77777777" w:rsidTr="007C43DE">
        <w:trPr>
          <w:ins w:id="413" w:author="Guna Dermawan" w:date="2021-11-17T19:44:00Z"/>
        </w:trPr>
        <w:tc>
          <w:tcPr>
            <w:tcW w:w="1803" w:type="dxa"/>
          </w:tcPr>
          <w:p w14:paraId="2A68360A" w14:textId="29F17330" w:rsidR="001C3410" w:rsidRDefault="004068DC" w:rsidP="00337517">
            <w:pPr>
              <w:tabs>
                <w:tab w:val="left" w:pos="1344"/>
              </w:tabs>
              <w:rPr>
                <w:ins w:id="414" w:author="Guna Dermawan" w:date="2021-11-17T19:44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415" w:author="Guna Dermawan" w:date="2021-11-17T19:54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3.3</w:t>
              </w:r>
            </w:ins>
          </w:p>
        </w:tc>
        <w:tc>
          <w:tcPr>
            <w:tcW w:w="1803" w:type="dxa"/>
          </w:tcPr>
          <w:p w14:paraId="7AEDE69C" w14:textId="03ADEB09" w:rsidR="001C3410" w:rsidRDefault="004852C6" w:rsidP="00337517">
            <w:pPr>
              <w:tabs>
                <w:tab w:val="left" w:pos="1344"/>
              </w:tabs>
              <w:rPr>
                <w:ins w:id="416" w:author="Guna Dermawan" w:date="2021-11-17T19:44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ins w:id="417" w:author="Guna Dermawan" w:date="2021-11-17T19:54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Manajemen</w:t>
              </w:r>
              <w:proofErr w:type="spellEnd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 user profile</w:t>
              </w:r>
            </w:ins>
          </w:p>
        </w:tc>
        <w:tc>
          <w:tcPr>
            <w:tcW w:w="1803" w:type="dxa"/>
          </w:tcPr>
          <w:p w14:paraId="13B4EBBB" w14:textId="376FB04E" w:rsidR="001C3410" w:rsidRDefault="004852C6" w:rsidP="00337517">
            <w:pPr>
              <w:tabs>
                <w:tab w:val="left" w:pos="1344"/>
              </w:tabs>
              <w:rPr>
                <w:ins w:id="418" w:author="Guna Dermawan" w:date="2021-11-17T19:44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419" w:author="Guna Dermawan" w:date="2021-11-17T19:54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3 Hari </w:t>
              </w:r>
            </w:ins>
          </w:p>
        </w:tc>
        <w:tc>
          <w:tcPr>
            <w:tcW w:w="1803" w:type="dxa"/>
          </w:tcPr>
          <w:p w14:paraId="1EC41E8E" w14:textId="4F7A7727" w:rsidR="001C3410" w:rsidRDefault="004852C6" w:rsidP="00337517">
            <w:pPr>
              <w:tabs>
                <w:tab w:val="left" w:pos="1344"/>
              </w:tabs>
              <w:rPr>
                <w:ins w:id="420" w:author="Guna Dermawan" w:date="2021-11-17T19:44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421" w:author="Guna Dermawan" w:date="2021-11-17T19:54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3 </w:t>
              </w:r>
              <w:proofErr w:type="spellStart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Desember</w:t>
              </w:r>
              <w:proofErr w:type="spellEnd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 2021</w:t>
              </w:r>
            </w:ins>
          </w:p>
        </w:tc>
        <w:tc>
          <w:tcPr>
            <w:tcW w:w="1804" w:type="dxa"/>
          </w:tcPr>
          <w:p w14:paraId="64D4FB36" w14:textId="0DECE778" w:rsidR="004852C6" w:rsidRDefault="004852C6" w:rsidP="00337517">
            <w:pPr>
              <w:keepNext/>
              <w:tabs>
                <w:tab w:val="left" w:pos="1344"/>
              </w:tabs>
              <w:rPr>
                <w:ins w:id="422" w:author="Guna Dermawan" w:date="2021-11-17T19:44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423" w:author="Guna Dermawan" w:date="2021-11-17T19:54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5 </w:t>
              </w:r>
              <w:proofErr w:type="spellStart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D</w:t>
              </w:r>
            </w:ins>
            <w:ins w:id="424" w:author="Guna Dermawan" w:date="2021-11-17T19:55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esember</w:t>
              </w:r>
              <w:proofErr w:type="spellEnd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 2021</w:t>
              </w:r>
            </w:ins>
          </w:p>
        </w:tc>
      </w:tr>
      <w:tr w:rsidR="009027CA" w14:paraId="2EC9F3D2" w14:textId="77777777" w:rsidTr="007C43DE">
        <w:trPr>
          <w:ins w:id="425" w:author="Guna Dermawan" w:date="2021-11-17T19:44:00Z"/>
        </w:trPr>
        <w:tc>
          <w:tcPr>
            <w:tcW w:w="1803" w:type="dxa"/>
          </w:tcPr>
          <w:p w14:paraId="3D3951E2" w14:textId="758004CB" w:rsidR="001C3410" w:rsidRDefault="006B65A6" w:rsidP="00337517">
            <w:pPr>
              <w:tabs>
                <w:tab w:val="left" w:pos="1344"/>
              </w:tabs>
              <w:rPr>
                <w:ins w:id="426" w:author="Guna Dermawan" w:date="2021-11-17T19:44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427" w:author="Guna Dermawan" w:date="2021-11-17T19:55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3.4</w:t>
              </w:r>
            </w:ins>
          </w:p>
        </w:tc>
        <w:tc>
          <w:tcPr>
            <w:tcW w:w="1803" w:type="dxa"/>
          </w:tcPr>
          <w:p w14:paraId="5B071701" w14:textId="05E74D66" w:rsidR="001C3410" w:rsidRDefault="006B65A6" w:rsidP="00337517">
            <w:pPr>
              <w:tabs>
                <w:tab w:val="left" w:pos="1344"/>
              </w:tabs>
              <w:rPr>
                <w:ins w:id="428" w:author="Guna Dermawan" w:date="2021-11-17T19:44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ins w:id="429" w:author="Guna Dermawan" w:date="2021-11-17T19:55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Membuat</w:t>
              </w:r>
              <w:proofErr w:type="spellEnd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 </w:t>
              </w:r>
              <w:proofErr w:type="spellStart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fungsi</w:t>
              </w:r>
              <w:proofErr w:type="spellEnd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 </w:t>
              </w:r>
              <w:proofErr w:type="spellStart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presentasi</w:t>
              </w:r>
            </w:ins>
            <w:proofErr w:type="spellEnd"/>
          </w:p>
        </w:tc>
        <w:tc>
          <w:tcPr>
            <w:tcW w:w="1803" w:type="dxa"/>
          </w:tcPr>
          <w:p w14:paraId="3A0A5B47" w14:textId="7332C04B" w:rsidR="001C3410" w:rsidRDefault="00267502" w:rsidP="00337517">
            <w:pPr>
              <w:tabs>
                <w:tab w:val="left" w:pos="1344"/>
              </w:tabs>
              <w:rPr>
                <w:ins w:id="430" w:author="Guna Dermawan" w:date="2021-11-17T19:44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431" w:author="Guna Dermawan" w:date="2021-11-18T17:21:00Z">
              <w:r>
                <w:rPr>
                  <w:rFonts w:ascii="Times New Roman" w:hAnsi="Times New Roman" w:cs="Times New Roman"/>
                  <w:sz w:val="24"/>
                  <w:szCs w:val="24"/>
                  <w:lang w:val="id-ID"/>
                </w:rPr>
                <w:t>6</w:t>
              </w:r>
            </w:ins>
            <w:ins w:id="432" w:author="Guna Dermawan" w:date="2021-11-17T19:55:00Z">
              <w:r w:rsidR="006B65A6"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 Hari</w:t>
              </w:r>
            </w:ins>
          </w:p>
        </w:tc>
        <w:tc>
          <w:tcPr>
            <w:tcW w:w="1803" w:type="dxa"/>
          </w:tcPr>
          <w:p w14:paraId="3A5C8B6F" w14:textId="500DF842" w:rsidR="001C3410" w:rsidRDefault="006B65A6" w:rsidP="00337517">
            <w:pPr>
              <w:tabs>
                <w:tab w:val="left" w:pos="1344"/>
              </w:tabs>
              <w:rPr>
                <w:ins w:id="433" w:author="Guna Dermawan" w:date="2021-11-17T19:44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434" w:author="Guna Dermawan" w:date="2021-11-17T19:55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6 </w:t>
              </w:r>
              <w:proofErr w:type="spellStart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Desember</w:t>
              </w:r>
              <w:proofErr w:type="spellEnd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 2021</w:t>
              </w:r>
            </w:ins>
          </w:p>
        </w:tc>
        <w:tc>
          <w:tcPr>
            <w:tcW w:w="1804" w:type="dxa"/>
          </w:tcPr>
          <w:p w14:paraId="0B5DF699" w14:textId="714368EE" w:rsidR="001C3410" w:rsidRDefault="006B65A6" w:rsidP="00337517">
            <w:pPr>
              <w:keepNext/>
              <w:tabs>
                <w:tab w:val="left" w:pos="1344"/>
              </w:tabs>
              <w:rPr>
                <w:ins w:id="435" w:author="Guna Dermawan" w:date="2021-11-17T19:44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436" w:author="Guna Dermawan" w:date="2021-11-17T19:55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1</w:t>
              </w:r>
            </w:ins>
            <w:ins w:id="437" w:author="Guna Dermawan" w:date="2021-11-18T17:21:00Z">
              <w:r w:rsidR="00FD0A1E">
                <w:rPr>
                  <w:rFonts w:ascii="Times New Roman" w:hAnsi="Times New Roman" w:cs="Times New Roman"/>
                  <w:sz w:val="24"/>
                  <w:szCs w:val="24"/>
                  <w:lang w:val="id-ID"/>
                </w:rPr>
                <w:t>1</w:t>
              </w:r>
            </w:ins>
            <w:ins w:id="438" w:author="Guna Dermawan" w:date="2021-11-17T19:55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 </w:t>
              </w:r>
              <w:proofErr w:type="spellStart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Desember</w:t>
              </w:r>
              <w:proofErr w:type="spellEnd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 2021</w:t>
              </w:r>
            </w:ins>
          </w:p>
        </w:tc>
      </w:tr>
      <w:tr w:rsidR="009027CA" w14:paraId="22CE0A3A" w14:textId="77777777" w:rsidTr="007C43DE">
        <w:trPr>
          <w:ins w:id="439" w:author="Guna Dermawan" w:date="2021-11-17T19:56:00Z"/>
        </w:trPr>
        <w:tc>
          <w:tcPr>
            <w:tcW w:w="1803" w:type="dxa"/>
          </w:tcPr>
          <w:p w14:paraId="7A1AB9FF" w14:textId="5CDBE9C1" w:rsidR="00B96589" w:rsidRPr="00ED3D8F" w:rsidRDefault="00B96589" w:rsidP="00337517">
            <w:pPr>
              <w:tabs>
                <w:tab w:val="left" w:pos="1344"/>
              </w:tabs>
              <w:rPr>
                <w:ins w:id="440" w:author="Guna Dermawan" w:date="2021-11-17T19:56:00Z"/>
                <w:rFonts w:ascii="Times New Roman" w:hAnsi="Times New Roman" w:cs="Times New Roman"/>
                <w:b/>
                <w:bCs/>
                <w:sz w:val="24"/>
                <w:szCs w:val="24"/>
                <w:lang w:val="en-US"/>
                <w:rPrChange w:id="441" w:author="Guna Dermawan" w:date="2021-11-17T20:02:00Z">
                  <w:rPr>
                    <w:ins w:id="442" w:author="Guna Dermawan" w:date="2021-11-17T19:5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443" w:author="Guna Dermawan" w:date="2021-11-17T19:56:00Z"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444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4.0</w:t>
              </w:r>
            </w:ins>
          </w:p>
        </w:tc>
        <w:tc>
          <w:tcPr>
            <w:tcW w:w="1803" w:type="dxa"/>
          </w:tcPr>
          <w:p w14:paraId="6E5E6D09" w14:textId="5B173A1E" w:rsidR="00B96589" w:rsidRPr="00ED3D8F" w:rsidRDefault="00B96589" w:rsidP="00337517">
            <w:pPr>
              <w:tabs>
                <w:tab w:val="left" w:pos="1344"/>
              </w:tabs>
              <w:rPr>
                <w:ins w:id="445" w:author="Guna Dermawan" w:date="2021-11-17T19:56:00Z"/>
                <w:rFonts w:ascii="Times New Roman" w:hAnsi="Times New Roman" w:cs="Times New Roman"/>
                <w:b/>
                <w:bCs/>
                <w:sz w:val="24"/>
                <w:szCs w:val="24"/>
                <w:lang w:val="en-US"/>
                <w:rPrChange w:id="446" w:author="Guna Dermawan" w:date="2021-11-17T20:02:00Z">
                  <w:rPr>
                    <w:ins w:id="447" w:author="Guna Dermawan" w:date="2021-11-17T19:5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448" w:author="Guna Dermawan" w:date="2021-11-17T19:56:00Z"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449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 xml:space="preserve">Testing dan </w:t>
              </w:r>
              <w:proofErr w:type="spellStart"/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450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implementasi</w:t>
              </w:r>
              <w:proofErr w:type="spellEnd"/>
            </w:ins>
          </w:p>
        </w:tc>
        <w:tc>
          <w:tcPr>
            <w:tcW w:w="1803" w:type="dxa"/>
          </w:tcPr>
          <w:p w14:paraId="3789E6C9" w14:textId="365E6576" w:rsidR="00B96589" w:rsidRPr="00ED3D8F" w:rsidRDefault="00B96589" w:rsidP="00337517">
            <w:pPr>
              <w:tabs>
                <w:tab w:val="left" w:pos="1344"/>
              </w:tabs>
              <w:rPr>
                <w:ins w:id="451" w:author="Guna Dermawan" w:date="2021-11-17T19:56:00Z"/>
                <w:rFonts w:ascii="Times New Roman" w:hAnsi="Times New Roman" w:cs="Times New Roman"/>
                <w:b/>
                <w:bCs/>
                <w:sz w:val="24"/>
                <w:szCs w:val="24"/>
                <w:lang w:val="en-US"/>
                <w:rPrChange w:id="452" w:author="Guna Dermawan" w:date="2021-11-17T20:02:00Z">
                  <w:rPr>
                    <w:ins w:id="453" w:author="Guna Dermawan" w:date="2021-11-17T19:5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454" w:author="Guna Dermawan" w:date="2021-11-17T19:57:00Z"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455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3 Hari</w:t>
              </w:r>
            </w:ins>
          </w:p>
        </w:tc>
        <w:tc>
          <w:tcPr>
            <w:tcW w:w="1803" w:type="dxa"/>
          </w:tcPr>
          <w:p w14:paraId="406771E1" w14:textId="7A362A5A" w:rsidR="00B96589" w:rsidRPr="00ED3D8F" w:rsidRDefault="00CC51D8" w:rsidP="00337517">
            <w:pPr>
              <w:tabs>
                <w:tab w:val="left" w:pos="1344"/>
              </w:tabs>
              <w:rPr>
                <w:ins w:id="456" w:author="Guna Dermawan" w:date="2021-11-17T19:56:00Z"/>
                <w:rFonts w:ascii="Times New Roman" w:hAnsi="Times New Roman" w:cs="Times New Roman"/>
                <w:b/>
                <w:bCs/>
                <w:sz w:val="24"/>
                <w:szCs w:val="24"/>
                <w:lang w:val="en-US"/>
                <w:rPrChange w:id="457" w:author="Guna Dermawan" w:date="2021-11-17T20:02:00Z">
                  <w:rPr>
                    <w:ins w:id="458" w:author="Guna Dermawan" w:date="2021-11-17T19:5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459" w:author="Guna Dermawan" w:date="2021-11-17T19:57:00Z"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460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1</w:t>
              </w:r>
            </w:ins>
            <w:ins w:id="461" w:author="Guna Dermawan" w:date="2021-11-18T17:21:00Z">
              <w:r w:rsidR="00273FB1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id-ID"/>
                </w:rPr>
                <w:t>2</w:t>
              </w:r>
            </w:ins>
            <w:ins w:id="462" w:author="Guna Dermawan" w:date="2021-11-17T19:57:00Z"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463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 xml:space="preserve"> </w:t>
              </w:r>
              <w:proofErr w:type="spellStart"/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464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Desember</w:t>
              </w:r>
              <w:proofErr w:type="spellEnd"/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465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 xml:space="preserve"> 2021</w:t>
              </w:r>
            </w:ins>
          </w:p>
        </w:tc>
        <w:tc>
          <w:tcPr>
            <w:tcW w:w="1804" w:type="dxa"/>
          </w:tcPr>
          <w:p w14:paraId="5B889BCE" w14:textId="76CDF0F3" w:rsidR="00B96589" w:rsidRPr="00ED3D8F" w:rsidRDefault="00CC51D8" w:rsidP="00337517">
            <w:pPr>
              <w:keepNext/>
              <w:tabs>
                <w:tab w:val="left" w:pos="1344"/>
              </w:tabs>
              <w:rPr>
                <w:ins w:id="466" w:author="Guna Dermawan" w:date="2021-11-17T19:56:00Z"/>
                <w:rFonts w:ascii="Times New Roman" w:hAnsi="Times New Roman" w:cs="Times New Roman"/>
                <w:b/>
                <w:bCs/>
                <w:sz w:val="24"/>
                <w:szCs w:val="24"/>
                <w:lang w:val="en-US"/>
                <w:rPrChange w:id="467" w:author="Guna Dermawan" w:date="2021-11-17T20:02:00Z">
                  <w:rPr>
                    <w:ins w:id="468" w:author="Guna Dermawan" w:date="2021-11-17T19:5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469" w:author="Guna Dermawan" w:date="2021-11-17T19:57:00Z"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470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1</w:t>
              </w:r>
            </w:ins>
            <w:ins w:id="471" w:author="Guna Dermawan" w:date="2021-11-18T17:21:00Z">
              <w:r w:rsidR="00185288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id-ID"/>
                </w:rPr>
                <w:t>4</w:t>
              </w:r>
            </w:ins>
            <w:ins w:id="472" w:author="Guna Dermawan" w:date="2021-11-17T19:57:00Z"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473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 xml:space="preserve"> </w:t>
              </w:r>
              <w:proofErr w:type="spellStart"/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474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Desember</w:t>
              </w:r>
              <w:proofErr w:type="spellEnd"/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475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 xml:space="preserve"> 2021</w:t>
              </w:r>
            </w:ins>
          </w:p>
        </w:tc>
      </w:tr>
      <w:tr w:rsidR="009027CA" w14:paraId="0B105A26" w14:textId="77777777" w:rsidTr="007C43DE">
        <w:trPr>
          <w:ins w:id="476" w:author="Guna Dermawan" w:date="2021-11-17T19:56:00Z"/>
        </w:trPr>
        <w:tc>
          <w:tcPr>
            <w:tcW w:w="1803" w:type="dxa"/>
          </w:tcPr>
          <w:p w14:paraId="29D0DD65" w14:textId="7CBB145B" w:rsidR="00B96589" w:rsidRDefault="00C55FBA" w:rsidP="00337517">
            <w:pPr>
              <w:tabs>
                <w:tab w:val="left" w:pos="1344"/>
              </w:tabs>
              <w:rPr>
                <w:ins w:id="477" w:author="Guna Dermawan" w:date="2021-11-17T19:5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478" w:author="Guna Dermawan" w:date="2021-11-17T19:57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4.1</w:t>
              </w:r>
            </w:ins>
          </w:p>
        </w:tc>
        <w:tc>
          <w:tcPr>
            <w:tcW w:w="1803" w:type="dxa"/>
          </w:tcPr>
          <w:p w14:paraId="4CCA28FB" w14:textId="477EFEF7" w:rsidR="00B96589" w:rsidRDefault="00C55FBA" w:rsidP="00337517">
            <w:pPr>
              <w:tabs>
                <w:tab w:val="left" w:pos="1344"/>
              </w:tabs>
              <w:rPr>
                <w:ins w:id="479" w:author="Guna Dermawan" w:date="2021-11-17T19:5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480" w:author="Guna Dermawan" w:date="2021-11-17T19:57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Debugging</w:t>
              </w:r>
            </w:ins>
          </w:p>
        </w:tc>
        <w:tc>
          <w:tcPr>
            <w:tcW w:w="1803" w:type="dxa"/>
          </w:tcPr>
          <w:p w14:paraId="0293155B" w14:textId="5B81C688" w:rsidR="00B96589" w:rsidRDefault="00C55FBA" w:rsidP="00337517">
            <w:pPr>
              <w:tabs>
                <w:tab w:val="left" w:pos="1344"/>
              </w:tabs>
              <w:rPr>
                <w:ins w:id="481" w:author="Guna Dermawan" w:date="2021-11-17T19:5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482" w:author="Guna Dermawan" w:date="2021-11-17T19:57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2 Hari</w:t>
              </w:r>
            </w:ins>
          </w:p>
        </w:tc>
        <w:tc>
          <w:tcPr>
            <w:tcW w:w="1803" w:type="dxa"/>
          </w:tcPr>
          <w:p w14:paraId="5FA6F450" w14:textId="6410176A" w:rsidR="00B96589" w:rsidRDefault="00C55FBA" w:rsidP="00337517">
            <w:pPr>
              <w:tabs>
                <w:tab w:val="left" w:pos="1344"/>
              </w:tabs>
              <w:rPr>
                <w:ins w:id="483" w:author="Guna Dermawan" w:date="2021-11-17T19:5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484" w:author="Guna Dermawan" w:date="2021-11-17T19:57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1</w:t>
              </w:r>
            </w:ins>
            <w:ins w:id="485" w:author="Guna Dermawan" w:date="2021-11-18T17:22:00Z">
              <w:r w:rsidR="00F43088">
                <w:rPr>
                  <w:rFonts w:ascii="Times New Roman" w:hAnsi="Times New Roman" w:cs="Times New Roman"/>
                  <w:sz w:val="24"/>
                  <w:szCs w:val="24"/>
                  <w:lang w:val="id-ID"/>
                </w:rPr>
                <w:t>2</w:t>
              </w:r>
            </w:ins>
            <w:ins w:id="486" w:author="Guna Dermawan" w:date="2021-11-17T19:58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 </w:t>
              </w:r>
              <w:proofErr w:type="spellStart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Desember</w:t>
              </w:r>
              <w:proofErr w:type="spellEnd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 2021</w:t>
              </w:r>
            </w:ins>
          </w:p>
        </w:tc>
        <w:tc>
          <w:tcPr>
            <w:tcW w:w="1804" w:type="dxa"/>
          </w:tcPr>
          <w:p w14:paraId="22F77A02" w14:textId="56B5B8F9" w:rsidR="00B96589" w:rsidRDefault="0034605F" w:rsidP="00337517">
            <w:pPr>
              <w:keepNext/>
              <w:tabs>
                <w:tab w:val="left" w:pos="1344"/>
              </w:tabs>
              <w:rPr>
                <w:ins w:id="487" w:author="Guna Dermawan" w:date="2021-11-17T19:5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488" w:author="Guna Dermawan" w:date="2021-11-17T19:58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1</w:t>
              </w:r>
            </w:ins>
            <w:ins w:id="489" w:author="Guna Dermawan" w:date="2021-11-18T17:22:00Z">
              <w:r w:rsidR="00F43088">
                <w:rPr>
                  <w:rFonts w:ascii="Times New Roman" w:hAnsi="Times New Roman" w:cs="Times New Roman"/>
                  <w:sz w:val="24"/>
                  <w:szCs w:val="24"/>
                  <w:lang w:val="id-ID"/>
                </w:rPr>
                <w:t>3</w:t>
              </w:r>
            </w:ins>
            <w:ins w:id="490" w:author="Guna Dermawan" w:date="2021-11-17T19:58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 </w:t>
              </w:r>
              <w:proofErr w:type="spellStart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Desember</w:t>
              </w:r>
              <w:proofErr w:type="spellEnd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 2021</w:t>
              </w:r>
            </w:ins>
          </w:p>
        </w:tc>
      </w:tr>
      <w:tr w:rsidR="009027CA" w14:paraId="609549C6" w14:textId="77777777" w:rsidTr="007C43DE">
        <w:trPr>
          <w:ins w:id="491" w:author="Guna Dermawan" w:date="2021-11-17T19:56:00Z"/>
        </w:trPr>
        <w:tc>
          <w:tcPr>
            <w:tcW w:w="1803" w:type="dxa"/>
          </w:tcPr>
          <w:p w14:paraId="4F287122" w14:textId="5A979992" w:rsidR="00B96589" w:rsidRDefault="00CC2267" w:rsidP="00337517">
            <w:pPr>
              <w:tabs>
                <w:tab w:val="left" w:pos="1344"/>
              </w:tabs>
              <w:rPr>
                <w:ins w:id="492" w:author="Guna Dermawan" w:date="2021-11-17T19:5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493" w:author="Guna Dermawan" w:date="2021-11-17T19:58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4.2</w:t>
              </w:r>
            </w:ins>
          </w:p>
        </w:tc>
        <w:tc>
          <w:tcPr>
            <w:tcW w:w="1803" w:type="dxa"/>
          </w:tcPr>
          <w:p w14:paraId="5D891285" w14:textId="221A3B1E" w:rsidR="00B96589" w:rsidRDefault="00E9706D" w:rsidP="00337517">
            <w:pPr>
              <w:tabs>
                <w:tab w:val="left" w:pos="1344"/>
              </w:tabs>
              <w:rPr>
                <w:ins w:id="494" w:author="Guna Dermawan" w:date="2021-11-17T19:5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ins w:id="495" w:author="Guna Dermawan" w:date="2021-11-17T20:00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Implementasi</w:t>
              </w:r>
            </w:ins>
            <w:proofErr w:type="spellEnd"/>
          </w:p>
        </w:tc>
        <w:tc>
          <w:tcPr>
            <w:tcW w:w="1803" w:type="dxa"/>
          </w:tcPr>
          <w:p w14:paraId="6E986B1B" w14:textId="0EE16445" w:rsidR="00B96589" w:rsidRDefault="00CC2267" w:rsidP="00337517">
            <w:pPr>
              <w:tabs>
                <w:tab w:val="left" w:pos="1344"/>
              </w:tabs>
              <w:rPr>
                <w:ins w:id="496" w:author="Guna Dermawan" w:date="2021-11-17T19:5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497" w:author="Guna Dermawan" w:date="2021-11-17T19:58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1 Hari</w:t>
              </w:r>
            </w:ins>
          </w:p>
        </w:tc>
        <w:tc>
          <w:tcPr>
            <w:tcW w:w="1803" w:type="dxa"/>
          </w:tcPr>
          <w:p w14:paraId="6851CF23" w14:textId="74830A3C" w:rsidR="00B96589" w:rsidRDefault="00CC2267" w:rsidP="00337517">
            <w:pPr>
              <w:tabs>
                <w:tab w:val="left" w:pos="1344"/>
              </w:tabs>
              <w:rPr>
                <w:ins w:id="498" w:author="Guna Dermawan" w:date="2021-11-17T19:5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499" w:author="Guna Dermawan" w:date="2021-11-17T19:58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1</w:t>
              </w:r>
            </w:ins>
            <w:ins w:id="500" w:author="Guna Dermawan" w:date="2021-11-18T17:22:00Z">
              <w:r w:rsidR="00F43088">
                <w:rPr>
                  <w:rFonts w:ascii="Times New Roman" w:hAnsi="Times New Roman" w:cs="Times New Roman"/>
                  <w:sz w:val="24"/>
                  <w:szCs w:val="24"/>
                  <w:lang w:val="id-ID"/>
                </w:rPr>
                <w:t>4</w:t>
              </w:r>
            </w:ins>
            <w:ins w:id="501" w:author="Guna Dermawan" w:date="2021-11-17T19:58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 </w:t>
              </w:r>
              <w:proofErr w:type="spellStart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Desember</w:t>
              </w:r>
              <w:proofErr w:type="spellEnd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 2021</w:t>
              </w:r>
            </w:ins>
          </w:p>
        </w:tc>
        <w:tc>
          <w:tcPr>
            <w:tcW w:w="1804" w:type="dxa"/>
          </w:tcPr>
          <w:p w14:paraId="258453F3" w14:textId="63DADEFE" w:rsidR="00B96589" w:rsidRDefault="00CC2267" w:rsidP="00337517">
            <w:pPr>
              <w:keepNext/>
              <w:tabs>
                <w:tab w:val="left" w:pos="1344"/>
              </w:tabs>
              <w:rPr>
                <w:ins w:id="502" w:author="Guna Dermawan" w:date="2021-11-17T19:5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503" w:author="Guna Dermawan" w:date="2021-11-17T19:58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1</w:t>
              </w:r>
            </w:ins>
            <w:ins w:id="504" w:author="Guna Dermawan" w:date="2021-11-18T17:22:00Z">
              <w:r w:rsidR="00F43088">
                <w:rPr>
                  <w:rFonts w:ascii="Times New Roman" w:hAnsi="Times New Roman" w:cs="Times New Roman"/>
                  <w:sz w:val="24"/>
                  <w:szCs w:val="24"/>
                  <w:lang w:val="id-ID"/>
                </w:rPr>
                <w:t>5</w:t>
              </w:r>
            </w:ins>
            <w:ins w:id="505" w:author="Guna Dermawan" w:date="2021-11-17T19:58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 </w:t>
              </w:r>
              <w:proofErr w:type="spellStart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Desember</w:t>
              </w:r>
              <w:proofErr w:type="spellEnd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 2021</w:t>
              </w:r>
            </w:ins>
          </w:p>
        </w:tc>
      </w:tr>
      <w:tr w:rsidR="009027CA" w14:paraId="2D348ED0" w14:textId="77777777" w:rsidTr="007C43DE">
        <w:trPr>
          <w:ins w:id="506" w:author="Guna Dermawan" w:date="2021-11-17T19:56:00Z"/>
        </w:trPr>
        <w:tc>
          <w:tcPr>
            <w:tcW w:w="1803" w:type="dxa"/>
          </w:tcPr>
          <w:p w14:paraId="1CFC9930" w14:textId="2AC7B2BB" w:rsidR="00B96589" w:rsidRPr="00ED3D8F" w:rsidRDefault="00AF79E1" w:rsidP="00337517">
            <w:pPr>
              <w:tabs>
                <w:tab w:val="left" w:pos="1344"/>
              </w:tabs>
              <w:rPr>
                <w:ins w:id="507" w:author="Guna Dermawan" w:date="2021-11-17T19:56:00Z"/>
                <w:rFonts w:ascii="Times New Roman" w:hAnsi="Times New Roman" w:cs="Times New Roman"/>
                <w:b/>
                <w:bCs/>
                <w:sz w:val="24"/>
                <w:szCs w:val="24"/>
                <w:lang w:val="en-US"/>
                <w:rPrChange w:id="508" w:author="Guna Dermawan" w:date="2021-11-17T20:02:00Z">
                  <w:rPr>
                    <w:ins w:id="509" w:author="Guna Dermawan" w:date="2021-11-17T19:5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510" w:author="Guna Dermawan" w:date="2021-11-17T19:58:00Z"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511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5.0</w:t>
              </w:r>
            </w:ins>
          </w:p>
        </w:tc>
        <w:tc>
          <w:tcPr>
            <w:tcW w:w="1803" w:type="dxa"/>
          </w:tcPr>
          <w:p w14:paraId="218D75DF" w14:textId="287176FC" w:rsidR="00B96589" w:rsidRPr="00ED3D8F" w:rsidRDefault="00AF79E1" w:rsidP="00337517">
            <w:pPr>
              <w:tabs>
                <w:tab w:val="left" w:pos="1344"/>
              </w:tabs>
              <w:rPr>
                <w:ins w:id="512" w:author="Guna Dermawan" w:date="2021-11-17T19:56:00Z"/>
                <w:rFonts w:ascii="Times New Roman" w:hAnsi="Times New Roman" w:cs="Times New Roman"/>
                <w:b/>
                <w:bCs/>
                <w:sz w:val="24"/>
                <w:szCs w:val="24"/>
                <w:lang w:val="en-US"/>
                <w:rPrChange w:id="513" w:author="Guna Dermawan" w:date="2021-11-17T20:02:00Z">
                  <w:rPr>
                    <w:ins w:id="514" w:author="Guna Dermawan" w:date="2021-11-17T19:5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proofErr w:type="spellStart"/>
            <w:ins w:id="515" w:author="Guna Dermawan" w:date="2021-11-17T19:59:00Z"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516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Pemeliharaan</w:t>
              </w:r>
              <w:proofErr w:type="spellEnd"/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517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 xml:space="preserve"> </w:t>
              </w:r>
            </w:ins>
          </w:p>
        </w:tc>
        <w:tc>
          <w:tcPr>
            <w:tcW w:w="1803" w:type="dxa"/>
          </w:tcPr>
          <w:p w14:paraId="4AEF9EAA" w14:textId="3EFC8889" w:rsidR="00B96589" w:rsidRPr="00ED3D8F" w:rsidRDefault="00FF29C7" w:rsidP="00337517">
            <w:pPr>
              <w:tabs>
                <w:tab w:val="left" w:pos="1344"/>
              </w:tabs>
              <w:rPr>
                <w:ins w:id="518" w:author="Guna Dermawan" w:date="2021-11-17T19:56:00Z"/>
                <w:rFonts w:ascii="Times New Roman" w:hAnsi="Times New Roman" w:cs="Times New Roman"/>
                <w:b/>
                <w:bCs/>
                <w:sz w:val="24"/>
                <w:szCs w:val="24"/>
                <w:lang w:val="en-US"/>
                <w:rPrChange w:id="519" w:author="Guna Dermawan" w:date="2021-11-17T20:02:00Z">
                  <w:rPr>
                    <w:ins w:id="520" w:author="Guna Dermawan" w:date="2021-11-17T19:5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521" w:author="Guna Dermawan" w:date="2021-11-18T17:24:00Z">
              <w:r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id-ID"/>
                </w:rPr>
                <w:t>2</w:t>
              </w:r>
            </w:ins>
            <w:ins w:id="522" w:author="Guna Dermawan" w:date="2021-11-17T19:59:00Z">
              <w:r w:rsidR="00AF79E1"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523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 xml:space="preserve"> Hari</w:t>
              </w:r>
            </w:ins>
          </w:p>
        </w:tc>
        <w:tc>
          <w:tcPr>
            <w:tcW w:w="1803" w:type="dxa"/>
          </w:tcPr>
          <w:p w14:paraId="65A6B181" w14:textId="0AB89201" w:rsidR="00B96589" w:rsidRPr="00ED3D8F" w:rsidRDefault="00AF79E1" w:rsidP="00337517">
            <w:pPr>
              <w:tabs>
                <w:tab w:val="left" w:pos="1344"/>
              </w:tabs>
              <w:rPr>
                <w:ins w:id="524" w:author="Guna Dermawan" w:date="2021-11-17T19:56:00Z"/>
                <w:rFonts w:ascii="Times New Roman" w:hAnsi="Times New Roman" w:cs="Times New Roman"/>
                <w:b/>
                <w:bCs/>
                <w:sz w:val="24"/>
                <w:szCs w:val="24"/>
                <w:lang w:val="en-US"/>
                <w:rPrChange w:id="525" w:author="Guna Dermawan" w:date="2021-11-17T20:02:00Z">
                  <w:rPr>
                    <w:ins w:id="526" w:author="Guna Dermawan" w:date="2021-11-17T19:5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527" w:author="Guna Dermawan" w:date="2021-11-17T19:59:00Z"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528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1</w:t>
              </w:r>
            </w:ins>
            <w:ins w:id="529" w:author="Guna Dermawan" w:date="2021-11-18T17:22:00Z">
              <w:r w:rsidR="004D2B95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id-ID"/>
                </w:rPr>
                <w:t>6</w:t>
              </w:r>
            </w:ins>
            <w:ins w:id="530" w:author="Guna Dermawan" w:date="2021-11-17T19:59:00Z"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531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 xml:space="preserve"> </w:t>
              </w:r>
              <w:proofErr w:type="spellStart"/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532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Desember</w:t>
              </w:r>
              <w:proofErr w:type="spellEnd"/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533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 xml:space="preserve"> 2021</w:t>
              </w:r>
            </w:ins>
          </w:p>
        </w:tc>
        <w:tc>
          <w:tcPr>
            <w:tcW w:w="1804" w:type="dxa"/>
          </w:tcPr>
          <w:p w14:paraId="46F48239" w14:textId="71611C31" w:rsidR="00B96589" w:rsidRPr="00ED3D8F" w:rsidRDefault="00AF79E1" w:rsidP="00337517">
            <w:pPr>
              <w:keepNext/>
              <w:tabs>
                <w:tab w:val="left" w:pos="1344"/>
              </w:tabs>
              <w:rPr>
                <w:ins w:id="534" w:author="Guna Dermawan" w:date="2021-11-17T19:56:00Z"/>
                <w:rFonts w:ascii="Times New Roman" w:hAnsi="Times New Roman" w:cs="Times New Roman"/>
                <w:b/>
                <w:bCs/>
                <w:sz w:val="24"/>
                <w:szCs w:val="24"/>
                <w:lang w:val="en-US"/>
                <w:rPrChange w:id="535" w:author="Guna Dermawan" w:date="2021-11-17T20:02:00Z">
                  <w:rPr>
                    <w:ins w:id="536" w:author="Guna Dermawan" w:date="2021-11-17T19:5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537" w:author="Guna Dermawan" w:date="2021-11-17T19:59:00Z"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538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1</w:t>
              </w:r>
            </w:ins>
            <w:ins w:id="539" w:author="Guna Dermawan" w:date="2021-11-18T17:22:00Z">
              <w:r w:rsidR="004D2B95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id-ID"/>
                </w:rPr>
                <w:t>7</w:t>
              </w:r>
            </w:ins>
            <w:ins w:id="540" w:author="Guna Dermawan" w:date="2021-11-17T19:59:00Z"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541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 xml:space="preserve"> </w:t>
              </w:r>
              <w:proofErr w:type="spellStart"/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542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Desember</w:t>
              </w:r>
              <w:proofErr w:type="spellEnd"/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543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 xml:space="preserve"> 2021</w:t>
              </w:r>
            </w:ins>
          </w:p>
        </w:tc>
      </w:tr>
    </w:tbl>
    <w:p w14:paraId="16661962" w14:textId="70BE842A" w:rsidR="00C82D96" w:rsidRDefault="00C82D96" w:rsidP="00C82D96">
      <w:pPr>
        <w:pStyle w:val="Caption"/>
        <w:jc w:val="center"/>
        <w:rPr>
          <w:ins w:id="544" w:author="Guna Dermawan" w:date="2021-11-18T09:54:00Z"/>
        </w:rPr>
      </w:pPr>
      <w:ins w:id="545" w:author="Guna Dermawan" w:date="2021-11-18T09:54:00Z">
        <w:r>
          <w:t xml:space="preserve">Table </w:t>
        </w:r>
        <w:r>
          <w:fldChar w:fldCharType="begin"/>
        </w:r>
        <w:r>
          <w:instrText xml:space="preserve"> SEQ Table \* ARABIC </w:instrText>
        </w:r>
        <w:r>
          <w:fldChar w:fldCharType="separate"/>
        </w:r>
        <w:r>
          <w:rPr>
            <w:noProof/>
          </w:rPr>
          <w:t>1</w:t>
        </w:r>
        <w:r>
          <w:fldChar w:fldCharType="end"/>
        </w:r>
        <w:r>
          <w:rPr>
            <w:lang w:val="id-ID"/>
          </w:rPr>
          <w:t xml:space="preserve"> Project schedule pembuatan aplikasi</w:t>
        </w:r>
        <w:r w:rsidDel="001C3410">
          <w:t xml:space="preserve"> </w:t>
        </w:r>
      </w:ins>
      <w:del w:id="546" w:author="Guna Dermawan" w:date="2021-11-17T19:43:00Z">
        <w:r w:rsidR="007C43DE" w:rsidDel="001C3410">
          <w:delText xml:space="preserve">gambar </w:delText>
        </w:r>
        <w:r w:rsidR="007C43DE" w:rsidDel="001C3410">
          <w:fldChar w:fldCharType="begin"/>
        </w:r>
        <w:r w:rsidR="007C43DE" w:rsidRPr="00E61388" w:rsidDel="001C3410">
          <w:delInstrText xml:space="preserve"> SEQ gambar \* ARABIC </w:delInstrText>
        </w:r>
        <w:r w:rsidR="007C43DE" w:rsidDel="001C3410">
          <w:fldChar w:fldCharType="separate"/>
        </w:r>
        <w:r w:rsidR="007C43DE" w:rsidDel="001C3410">
          <w:rPr>
            <w:noProof/>
          </w:rPr>
          <w:delText>2</w:delText>
        </w:r>
        <w:r w:rsidR="007C43DE" w:rsidDel="001C3410">
          <w:fldChar w:fldCharType="end"/>
        </w:r>
      </w:del>
    </w:p>
    <w:p w14:paraId="64929E11" w14:textId="0C6BC2E5" w:rsidR="00C810A3" w:rsidRDefault="00E61388">
      <w:pPr>
        <w:tabs>
          <w:tab w:val="left" w:pos="6694"/>
        </w:tabs>
        <w:jc w:val="both"/>
        <w:rPr>
          <w:ins w:id="547" w:author="Guna Dermawan" w:date="2021-11-18T10:04:00Z"/>
          <w:rFonts w:ascii="Times New Roman" w:hAnsi="Times New Roman" w:cs="Times New Roman"/>
          <w:b/>
          <w:bCs/>
          <w:sz w:val="24"/>
          <w:szCs w:val="24"/>
          <w:lang w:val="id-ID"/>
        </w:rPr>
      </w:pPr>
      <w:ins w:id="548" w:author="Guna Dermawan" w:date="2021-11-18T09:58:00Z">
        <w:r w:rsidRPr="00E61388">
          <w:rPr>
            <w:rFonts w:ascii="Times New Roman" w:hAnsi="Times New Roman" w:cs="Times New Roman"/>
            <w:b/>
            <w:bCs/>
            <w:sz w:val="24"/>
            <w:szCs w:val="24"/>
            <w:lang w:val="id-ID"/>
            <w:rPrChange w:id="549" w:author="Guna Dermawan" w:date="2021-11-18T09:58:00Z">
              <w:rPr>
                <w:b/>
                <w:bCs/>
                <w:lang w:val="id-ID"/>
              </w:rPr>
            </w:rPrChange>
          </w:rPr>
          <w:t>Project Resources</w:t>
        </w:r>
        <w:r w:rsidR="00C34D54">
          <w:rPr>
            <w:rFonts w:ascii="Times New Roman" w:hAnsi="Times New Roman" w:cs="Times New Roman"/>
            <w:b/>
            <w:bCs/>
            <w:sz w:val="24"/>
            <w:szCs w:val="24"/>
            <w:lang w:val="id-ID"/>
          </w:rPr>
          <w:t>:</w:t>
        </w:r>
      </w:ins>
    </w:p>
    <w:p w14:paraId="1D207215" w14:textId="622EA1F4" w:rsidR="009D5FC6" w:rsidRDefault="009D5FC6">
      <w:pPr>
        <w:tabs>
          <w:tab w:val="left" w:pos="6694"/>
        </w:tabs>
        <w:jc w:val="both"/>
        <w:rPr>
          <w:ins w:id="550" w:author="Guna Dermawan" w:date="2021-11-18T10:04:00Z"/>
          <w:rFonts w:ascii="Times New Roman" w:hAnsi="Times New Roman" w:cs="Times New Roman"/>
          <w:sz w:val="24"/>
          <w:szCs w:val="24"/>
          <w:lang w:val="id-ID"/>
        </w:rPr>
      </w:pPr>
      <w:ins w:id="551" w:author="Guna Dermawan" w:date="2021-11-18T10:04:00Z">
        <w:r>
          <w:rPr>
            <w:rFonts w:ascii="Times New Roman" w:hAnsi="Times New Roman" w:cs="Times New Roman"/>
            <w:sz w:val="24"/>
            <w:szCs w:val="24"/>
            <w:lang w:val="id-ID"/>
          </w:rPr>
          <w:t>Resources yang akan digunakan dalam pembuatan aplikasi ini adalah sebagai berikut:</w:t>
        </w:r>
      </w:ins>
    </w:p>
    <w:p w14:paraId="3207F45E" w14:textId="6112FC76" w:rsidR="009D5FC6" w:rsidRDefault="009D5FC6">
      <w:pPr>
        <w:pStyle w:val="ListParagraph"/>
        <w:numPr>
          <w:ilvl w:val="0"/>
          <w:numId w:val="11"/>
        </w:numPr>
        <w:tabs>
          <w:tab w:val="left" w:pos="6694"/>
        </w:tabs>
        <w:jc w:val="both"/>
        <w:rPr>
          <w:ins w:id="552" w:author="Guna Dermawan" w:date="2021-11-18T10:05:00Z"/>
          <w:rFonts w:ascii="Times New Roman" w:hAnsi="Times New Roman" w:cs="Times New Roman"/>
          <w:sz w:val="24"/>
          <w:szCs w:val="24"/>
          <w:lang w:val="id-ID"/>
        </w:rPr>
      </w:pPr>
      <w:ins w:id="553" w:author="Guna Dermawan" w:date="2021-11-18T10:04:00Z">
        <w:r>
          <w:rPr>
            <w:rFonts w:ascii="Times New Roman" w:hAnsi="Times New Roman" w:cs="Times New Roman"/>
            <w:sz w:val="24"/>
            <w:szCs w:val="24"/>
            <w:lang w:val="id-ID"/>
          </w:rPr>
          <w:t xml:space="preserve">Bahasa </w:t>
        </w:r>
      </w:ins>
      <w:ins w:id="554" w:author="Guna Dermawan" w:date="2021-11-18T10:05:00Z">
        <w:r>
          <w:rPr>
            <w:rFonts w:ascii="Times New Roman" w:hAnsi="Times New Roman" w:cs="Times New Roman"/>
            <w:sz w:val="24"/>
            <w:szCs w:val="24"/>
            <w:lang w:val="id-ID"/>
          </w:rPr>
          <w:t xml:space="preserve">Pemrograman: Kotlin </w:t>
        </w:r>
      </w:ins>
    </w:p>
    <w:p w14:paraId="5F3A4B97" w14:textId="6589429F" w:rsidR="009D5FC6" w:rsidRDefault="009D5FC6">
      <w:pPr>
        <w:pStyle w:val="ListParagraph"/>
        <w:numPr>
          <w:ilvl w:val="0"/>
          <w:numId w:val="11"/>
        </w:numPr>
        <w:tabs>
          <w:tab w:val="left" w:pos="6694"/>
        </w:tabs>
        <w:jc w:val="both"/>
        <w:rPr>
          <w:ins w:id="555" w:author="Guna Dermawan" w:date="2021-11-18T10:05:00Z"/>
          <w:rFonts w:ascii="Times New Roman" w:hAnsi="Times New Roman" w:cs="Times New Roman"/>
          <w:sz w:val="24"/>
          <w:szCs w:val="24"/>
          <w:lang w:val="id-ID"/>
        </w:rPr>
      </w:pPr>
      <w:ins w:id="556" w:author="Guna Dermawan" w:date="2021-11-18T10:05:00Z">
        <w:r>
          <w:rPr>
            <w:rFonts w:ascii="Times New Roman" w:hAnsi="Times New Roman" w:cs="Times New Roman"/>
            <w:sz w:val="24"/>
            <w:szCs w:val="24"/>
            <w:lang w:val="id-ID"/>
          </w:rPr>
          <w:t>IDE: Android Studio</w:t>
        </w:r>
      </w:ins>
    </w:p>
    <w:p w14:paraId="5DCDC858" w14:textId="112C5E03" w:rsidR="009D5FC6" w:rsidRDefault="009D5FC6">
      <w:pPr>
        <w:pStyle w:val="ListParagraph"/>
        <w:numPr>
          <w:ilvl w:val="0"/>
          <w:numId w:val="11"/>
        </w:numPr>
        <w:tabs>
          <w:tab w:val="left" w:pos="6694"/>
        </w:tabs>
        <w:jc w:val="both"/>
        <w:rPr>
          <w:ins w:id="557" w:author="Guna Dermawan" w:date="2021-11-18T10:05:00Z"/>
          <w:rFonts w:ascii="Times New Roman" w:hAnsi="Times New Roman" w:cs="Times New Roman"/>
          <w:sz w:val="24"/>
          <w:szCs w:val="24"/>
          <w:lang w:val="id-ID"/>
        </w:rPr>
      </w:pPr>
      <w:ins w:id="558" w:author="Guna Dermawan" w:date="2021-11-18T10:05:00Z">
        <w:r>
          <w:rPr>
            <w:rFonts w:ascii="Times New Roman" w:hAnsi="Times New Roman" w:cs="Times New Roman"/>
            <w:sz w:val="24"/>
            <w:szCs w:val="24"/>
            <w:lang w:val="id-ID"/>
          </w:rPr>
          <w:t>Basis Data: Firebase</w:t>
        </w:r>
      </w:ins>
    </w:p>
    <w:p w14:paraId="64F0CC6C" w14:textId="2E8080BF" w:rsidR="00922D2B" w:rsidRPr="009822D9" w:rsidRDefault="004D7C0B" w:rsidP="00922D2B">
      <w:pPr>
        <w:pStyle w:val="ListParagraph"/>
        <w:numPr>
          <w:ilvl w:val="0"/>
          <w:numId w:val="11"/>
        </w:numPr>
        <w:tabs>
          <w:tab w:val="left" w:pos="6694"/>
        </w:tabs>
        <w:jc w:val="both"/>
        <w:rPr>
          <w:ins w:id="559" w:author="Guna Dermawan" w:date="2021-11-18T10:10:00Z"/>
          <w:rFonts w:ascii="Times New Roman" w:hAnsi="Times New Roman" w:cs="Times New Roman"/>
          <w:sz w:val="24"/>
          <w:szCs w:val="24"/>
          <w:lang w:val="id-ID"/>
        </w:rPr>
        <w:pPrChange w:id="560" w:author="Guna Dermawan" w:date="2021-11-19T13:18:00Z">
          <w:pPr>
            <w:pStyle w:val="ListParagraph"/>
            <w:tabs>
              <w:tab w:val="left" w:pos="6694"/>
            </w:tabs>
            <w:jc w:val="both"/>
          </w:pPr>
        </w:pPrChange>
      </w:pPr>
      <w:ins w:id="561" w:author="Guna Dermawan" w:date="2021-11-18T10:06:00Z">
        <w:r>
          <w:rPr>
            <w:rFonts w:ascii="Times New Roman" w:hAnsi="Times New Roman" w:cs="Times New Roman"/>
            <w:sz w:val="24"/>
            <w:szCs w:val="24"/>
            <w:lang w:val="id-ID"/>
          </w:rPr>
          <w:t>Jurnal sebagai referensi :</w:t>
        </w:r>
      </w:ins>
    </w:p>
    <w:p w14:paraId="795B6309" w14:textId="78992EE8" w:rsidR="00922D2B" w:rsidRPr="00922D2B" w:rsidRDefault="0093785C" w:rsidP="00922D2B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</w:rPr>
      </w:pPr>
      <w:ins w:id="562" w:author="Guna Dermawan" w:date="2021-11-18T10:11:00Z">
        <w:r>
          <w:rPr>
            <w:rFonts w:ascii="Times New Roman" w:hAnsi="Times New Roman" w:cs="Times New Roman"/>
            <w:sz w:val="24"/>
            <w:szCs w:val="24"/>
            <w:lang w:val="id-ID"/>
          </w:rPr>
          <w:tab/>
        </w:r>
      </w:ins>
      <w:ins w:id="563" w:author="Guna Dermawan" w:date="2021-11-18T10:10:00Z">
        <w:r w:rsidR="009B674C">
          <w:rPr>
            <w:rFonts w:ascii="Times New Roman" w:hAnsi="Times New Roman" w:cs="Times New Roman"/>
            <w:sz w:val="24"/>
            <w:szCs w:val="24"/>
            <w:lang w:val="id-ID"/>
          </w:rPr>
          <w:fldChar w:fldCharType="begin" w:fldLock="1"/>
        </w:r>
        <w:r w:rsidR="009B674C">
          <w:rPr>
            <w:rFonts w:ascii="Times New Roman" w:hAnsi="Times New Roman" w:cs="Times New Roman"/>
            <w:sz w:val="24"/>
            <w:szCs w:val="24"/>
            <w:lang w:val="id-ID"/>
          </w:rPr>
          <w:instrText xml:space="preserve">ADDIN Mendeley Bibliography CSL_BIBLIOGRAPHY </w:instrText>
        </w:r>
      </w:ins>
      <w:r w:rsidR="009B674C">
        <w:rPr>
          <w:rFonts w:ascii="Times New Roman" w:hAnsi="Times New Roman" w:cs="Times New Roman"/>
          <w:sz w:val="24"/>
          <w:szCs w:val="24"/>
          <w:lang w:val="id-ID"/>
        </w:rPr>
        <w:fldChar w:fldCharType="separate"/>
      </w:r>
      <w:r w:rsidR="00922D2B" w:rsidRPr="00922D2B">
        <w:rPr>
          <w:rFonts w:ascii="Times New Roman" w:hAnsi="Times New Roman" w:cs="Times New Roman"/>
          <w:noProof/>
          <w:sz w:val="24"/>
          <w:szCs w:val="24"/>
        </w:rPr>
        <w:t>[1]</w:t>
      </w:r>
      <w:r w:rsidR="00922D2B" w:rsidRPr="00922D2B">
        <w:rPr>
          <w:rFonts w:ascii="Times New Roman" w:hAnsi="Times New Roman" w:cs="Times New Roman"/>
          <w:noProof/>
          <w:sz w:val="24"/>
          <w:szCs w:val="24"/>
        </w:rPr>
        <w:tab/>
        <w:t xml:space="preserve">A. P. ALDYA, “HAVERSINE FORMULA UNTUK MEMBATASI JARAK PADA APLIKASI PRESENSI ONLINE,” </w:t>
      </w:r>
      <w:r w:rsidR="00922D2B" w:rsidRPr="00922D2B">
        <w:rPr>
          <w:rFonts w:ascii="Times New Roman" w:hAnsi="Times New Roman" w:cs="Times New Roman"/>
          <w:i/>
          <w:iCs/>
          <w:noProof/>
          <w:sz w:val="24"/>
          <w:szCs w:val="24"/>
        </w:rPr>
        <w:t>J. INSTEK (Informatika Sains dan Teknol.</w:t>
      </w:r>
      <w:r w:rsidR="00922D2B" w:rsidRPr="00922D2B">
        <w:rPr>
          <w:rFonts w:ascii="Times New Roman" w:hAnsi="Times New Roman" w:cs="Times New Roman"/>
          <w:noProof/>
          <w:sz w:val="24"/>
          <w:szCs w:val="24"/>
        </w:rPr>
        <w:t>, vol. 4, no. 2, pp. 171–180, Aug. 2019, doi: 10.24252/INSTEK.V4I2.10042.</w:t>
      </w:r>
    </w:p>
    <w:p w14:paraId="64D44CC0" w14:textId="2FE5D155" w:rsidR="00922D2B" w:rsidRPr="00922D2B" w:rsidDel="007726C3" w:rsidRDefault="009B674C" w:rsidP="00922D2B">
      <w:pPr>
        <w:widowControl w:val="0"/>
        <w:autoSpaceDE w:val="0"/>
        <w:autoSpaceDN w:val="0"/>
        <w:adjustRightInd w:val="0"/>
        <w:spacing w:line="240" w:lineRule="auto"/>
        <w:rPr>
          <w:del w:id="564" w:author="Guna Dermawan" w:date="2021-11-19T13:19:00Z"/>
          <w:rFonts w:ascii="Times New Roman" w:hAnsi="Times New Roman" w:cs="Times New Roman"/>
          <w:noProof/>
          <w:sz w:val="24"/>
          <w:szCs w:val="24"/>
        </w:rPr>
      </w:pPr>
      <w:ins w:id="565" w:author="Guna Dermawan" w:date="2021-11-18T10:10:00Z">
        <w:r>
          <w:rPr>
            <w:rFonts w:ascii="Times New Roman" w:hAnsi="Times New Roman" w:cs="Times New Roman"/>
            <w:sz w:val="24"/>
            <w:szCs w:val="24"/>
            <w:lang w:val="id-ID"/>
          </w:rPr>
          <w:fldChar w:fldCharType="end"/>
        </w:r>
      </w:ins>
      <w:ins w:id="566" w:author="Guna Dermawan" w:date="2021-11-18T10:11:00Z">
        <w:r w:rsidR="0093785C">
          <w:rPr>
            <w:rFonts w:ascii="Times New Roman" w:hAnsi="Times New Roman" w:cs="Times New Roman"/>
            <w:sz w:val="24"/>
            <w:szCs w:val="24"/>
            <w:lang w:val="id-ID"/>
          </w:rPr>
          <w:fldChar w:fldCharType="begin" w:fldLock="1"/>
        </w:r>
        <w:r w:rsidR="0093785C">
          <w:rPr>
            <w:rFonts w:ascii="Times New Roman" w:hAnsi="Times New Roman" w:cs="Times New Roman"/>
            <w:sz w:val="24"/>
            <w:szCs w:val="24"/>
            <w:lang w:val="id-ID"/>
          </w:rPr>
          <w:instrText xml:space="preserve">ADDIN Mendeley Bibliography CSL_BIBLIOGRAPHY </w:instrText>
        </w:r>
      </w:ins>
      <w:r w:rsidR="0093785C">
        <w:rPr>
          <w:rFonts w:ascii="Times New Roman" w:hAnsi="Times New Roman" w:cs="Times New Roman"/>
          <w:sz w:val="24"/>
          <w:szCs w:val="24"/>
          <w:lang w:val="id-ID"/>
        </w:rPr>
        <w:fldChar w:fldCharType="separate"/>
      </w:r>
      <w:del w:id="567" w:author="Guna Dermawan" w:date="2021-11-18T10:11:00Z">
        <w:r w:rsidR="0093785C" w:rsidRPr="00922D2B" w:rsidDel="0093785C">
          <w:rPr>
            <w:rFonts w:ascii="Times New Roman" w:hAnsi="Times New Roman" w:cs="Times New Roman"/>
            <w:noProof/>
            <w:sz w:val="24"/>
            <w:szCs w:val="24"/>
          </w:rPr>
          <w:delText>1</w:delText>
        </w:r>
      </w:del>
      <w:del w:id="568" w:author="Guna Dermawan" w:date="2021-11-19T13:17:00Z">
        <w:r w:rsidR="0093785C" w:rsidRPr="00922D2B" w:rsidDel="00922D2B">
          <w:rPr>
            <w:rFonts w:ascii="Times New Roman" w:hAnsi="Times New Roman" w:cs="Times New Roman"/>
            <w:noProof/>
            <w:sz w:val="24"/>
            <w:szCs w:val="24"/>
          </w:rPr>
          <w:delText>]</w:delText>
        </w:r>
      </w:del>
      <w:del w:id="569" w:author="Guna Dermawan" w:date="2021-11-18T10:11:00Z">
        <w:r w:rsidR="0093785C" w:rsidRPr="00922D2B" w:rsidDel="0093785C">
          <w:rPr>
            <w:rFonts w:ascii="Times New Roman" w:hAnsi="Times New Roman" w:cs="Times New Roman"/>
            <w:noProof/>
            <w:sz w:val="24"/>
            <w:szCs w:val="24"/>
          </w:rPr>
          <w:tab/>
        </w:r>
      </w:del>
      <w:del w:id="570" w:author="Guna Dermawan" w:date="2021-11-19T13:17:00Z">
        <w:r w:rsidR="0093785C" w:rsidRPr="00922D2B" w:rsidDel="00922D2B">
          <w:rPr>
            <w:rFonts w:ascii="Times New Roman" w:hAnsi="Times New Roman" w:cs="Times New Roman"/>
            <w:noProof/>
            <w:sz w:val="24"/>
            <w:szCs w:val="24"/>
          </w:rPr>
          <w:delText xml:space="preserve">D. Supriatna and E. Junianto, “Aplikasi Presensi Pegawai Memanfaatkan Teknologi Fingerprint dan Global Positioning System (GPS) Pada Android,” </w:delText>
        </w:r>
        <w:r w:rsidR="0093785C" w:rsidRPr="00922D2B" w:rsidDel="00922D2B">
          <w:rPr>
            <w:rFonts w:ascii="Times New Roman" w:hAnsi="Times New Roman" w:cs="Times New Roman"/>
            <w:i/>
            <w:iCs/>
            <w:noProof/>
            <w:sz w:val="24"/>
            <w:szCs w:val="24"/>
          </w:rPr>
          <w:delText>e Pros. Tek. Inform.</w:delText>
        </w:r>
        <w:r w:rsidR="0093785C" w:rsidRPr="00922D2B" w:rsidDel="00922D2B">
          <w:rPr>
            <w:rFonts w:ascii="Times New Roman" w:hAnsi="Times New Roman" w:cs="Times New Roman"/>
            <w:noProof/>
            <w:sz w:val="24"/>
            <w:szCs w:val="24"/>
          </w:rPr>
          <w:delText>, vol. 1, no. 1, pp. 269–280, 2020.</w:delText>
        </w:r>
      </w:del>
      <w:ins w:id="571" w:author="Guna Dermawan" w:date="2021-11-19T13:19:00Z">
        <w:r w:rsidR="007726C3">
          <w:rPr>
            <w:rFonts w:ascii="Times New Roman" w:hAnsi="Times New Roman" w:cs="Times New Roman"/>
            <w:noProof/>
            <w:sz w:val="24"/>
            <w:szCs w:val="24"/>
          </w:rPr>
          <w:tab/>
        </w:r>
      </w:ins>
    </w:p>
    <w:p w14:paraId="3F914960" w14:textId="731A56AC" w:rsidR="00922D2B" w:rsidRPr="00922D2B" w:rsidRDefault="00922D2B" w:rsidP="007726C3">
      <w:pPr>
        <w:widowControl w:val="0"/>
        <w:autoSpaceDE w:val="0"/>
        <w:autoSpaceDN w:val="0"/>
        <w:adjustRightInd w:val="0"/>
        <w:spacing w:line="240" w:lineRule="auto"/>
        <w:rPr>
          <w:rFonts w:ascii="Times New Roman" w:hAnsi="Times New Roman" w:cs="Times New Roman"/>
          <w:noProof/>
          <w:sz w:val="24"/>
        </w:rPr>
        <w:pPrChange w:id="572" w:author="Guna Dermawan" w:date="2021-11-19T13:19:00Z">
          <w:pPr>
            <w:widowControl w:val="0"/>
            <w:autoSpaceDE w:val="0"/>
            <w:autoSpaceDN w:val="0"/>
            <w:adjustRightInd w:val="0"/>
            <w:spacing w:line="240" w:lineRule="auto"/>
            <w:ind w:left="640" w:hanging="640"/>
          </w:pPr>
        </w:pPrChange>
      </w:pPr>
      <w:r w:rsidRPr="00922D2B">
        <w:rPr>
          <w:rFonts w:ascii="Times New Roman" w:hAnsi="Times New Roman" w:cs="Times New Roman"/>
          <w:noProof/>
          <w:sz w:val="24"/>
          <w:szCs w:val="24"/>
        </w:rPr>
        <w:t>[</w:t>
      </w:r>
      <w:ins w:id="573" w:author="Guna Dermawan" w:date="2021-11-19T13:18:00Z">
        <w:r w:rsidR="00C95001">
          <w:rPr>
            <w:rFonts w:ascii="Times New Roman" w:hAnsi="Times New Roman" w:cs="Times New Roman"/>
            <w:noProof/>
            <w:sz w:val="24"/>
            <w:szCs w:val="24"/>
          </w:rPr>
          <w:t>2</w:t>
        </w:r>
      </w:ins>
      <w:del w:id="574" w:author="Guna Dermawan" w:date="2021-11-19T13:18:00Z">
        <w:r w:rsidRPr="00922D2B" w:rsidDel="00C95001">
          <w:rPr>
            <w:rFonts w:ascii="Times New Roman" w:hAnsi="Times New Roman" w:cs="Times New Roman"/>
            <w:noProof/>
            <w:sz w:val="24"/>
            <w:szCs w:val="24"/>
          </w:rPr>
          <w:delText>1</w:delText>
        </w:r>
      </w:del>
      <w:r w:rsidRPr="00922D2B">
        <w:rPr>
          <w:rFonts w:ascii="Times New Roman" w:hAnsi="Times New Roman" w:cs="Times New Roman"/>
          <w:noProof/>
          <w:sz w:val="24"/>
          <w:szCs w:val="24"/>
        </w:rPr>
        <w:t>]</w:t>
      </w:r>
      <w:r w:rsidRPr="00922D2B">
        <w:rPr>
          <w:rFonts w:ascii="Times New Roman" w:hAnsi="Times New Roman" w:cs="Times New Roman"/>
          <w:noProof/>
          <w:sz w:val="24"/>
          <w:szCs w:val="24"/>
        </w:rPr>
        <w:tab/>
        <w:t xml:space="preserve">A. P. ALDYA, “HAVERSINE FORMULA UNTUK MEMBATASI JARAK </w:t>
      </w:r>
      <w:ins w:id="575" w:author="Guna Dermawan" w:date="2021-11-19T13:19:00Z">
        <w:r w:rsidR="007726C3">
          <w:rPr>
            <w:rFonts w:ascii="Times New Roman" w:hAnsi="Times New Roman" w:cs="Times New Roman"/>
            <w:noProof/>
            <w:sz w:val="24"/>
            <w:szCs w:val="24"/>
          </w:rPr>
          <w:tab/>
        </w:r>
      </w:ins>
      <w:r w:rsidRPr="00922D2B">
        <w:rPr>
          <w:rFonts w:ascii="Times New Roman" w:hAnsi="Times New Roman" w:cs="Times New Roman"/>
          <w:noProof/>
          <w:sz w:val="24"/>
          <w:szCs w:val="24"/>
        </w:rPr>
        <w:t xml:space="preserve">PADA APLIKASI PRESENSI ONLINE,” </w:t>
      </w:r>
      <w:r w:rsidRPr="00922D2B">
        <w:rPr>
          <w:rFonts w:ascii="Times New Roman" w:hAnsi="Times New Roman" w:cs="Times New Roman"/>
          <w:i/>
          <w:iCs/>
          <w:noProof/>
          <w:sz w:val="24"/>
          <w:szCs w:val="24"/>
        </w:rPr>
        <w:t>J. INSTEK (Informatika Sains dan Teknol.</w:t>
      </w:r>
      <w:r w:rsidRPr="00922D2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ins w:id="576" w:author="Guna Dermawan" w:date="2021-11-19T13:19:00Z">
        <w:r w:rsidR="007726C3">
          <w:rPr>
            <w:rFonts w:ascii="Times New Roman" w:hAnsi="Times New Roman" w:cs="Times New Roman"/>
            <w:noProof/>
            <w:sz w:val="24"/>
            <w:szCs w:val="24"/>
          </w:rPr>
          <w:tab/>
        </w:r>
      </w:ins>
      <w:r w:rsidRPr="00922D2B">
        <w:rPr>
          <w:rFonts w:ascii="Times New Roman" w:hAnsi="Times New Roman" w:cs="Times New Roman"/>
          <w:noProof/>
          <w:sz w:val="24"/>
          <w:szCs w:val="24"/>
        </w:rPr>
        <w:t>vol. 4, no. 2, pp. 171–180, Aug. 2019, doi: 10.24252/INSTEK.V4I2.10042.</w:t>
      </w:r>
    </w:p>
    <w:p w14:paraId="276000D4" w14:textId="39039E70" w:rsidR="0001566B" w:rsidRDefault="0093785C" w:rsidP="0001566B">
      <w:pPr>
        <w:pStyle w:val="ListParagraph"/>
        <w:tabs>
          <w:tab w:val="left" w:pos="6694"/>
        </w:tabs>
        <w:ind w:left="0"/>
        <w:jc w:val="both"/>
        <w:rPr>
          <w:ins w:id="577" w:author="Guna Dermawan" w:date="2021-11-18T10:14:00Z"/>
          <w:rFonts w:ascii="Times New Roman" w:hAnsi="Times New Roman" w:cs="Times New Roman"/>
          <w:b/>
          <w:bCs/>
          <w:sz w:val="24"/>
          <w:szCs w:val="24"/>
          <w:lang w:val="id-ID"/>
        </w:rPr>
      </w:pPr>
      <w:ins w:id="578" w:author="Guna Dermawan" w:date="2021-11-18T10:11:00Z">
        <w:r>
          <w:rPr>
            <w:rFonts w:ascii="Times New Roman" w:hAnsi="Times New Roman" w:cs="Times New Roman"/>
            <w:sz w:val="24"/>
            <w:szCs w:val="24"/>
            <w:lang w:val="id-ID"/>
          </w:rPr>
          <w:fldChar w:fldCharType="end"/>
        </w:r>
      </w:ins>
      <w:ins w:id="579" w:author="Guna Dermawan" w:date="2021-11-18T10:14:00Z">
        <w:r w:rsidR="0001566B">
          <w:rPr>
            <w:rFonts w:ascii="Times New Roman" w:hAnsi="Times New Roman" w:cs="Times New Roman"/>
            <w:b/>
            <w:bCs/>
            <w:sz w:val="24"/>
            <w:szCs w:val="24"/>
            <w:lang w:val="id-ID"/>
          </w:rPr>
          <w:t>Risk and Issue Management plant:</w:t>
        </w:r>
      </w:ins>
    </w:p>
    <w:p w14:paraId="784E7E42" w14:textId="77777777" w:rsidR="0001566B" w:rsidRPr="00030F07" w:rsidRDefault="0001566B" w:rsidP="00030F07">
      <w:pPr>
        <w:pStyle w:val="ListParagraph"/>
        <w:numPr>
          <w:ilvl w:val="0"/>
          <w:numId w:val="20"/>
        </w:numPr>
        <w:spacing w:line="360" w:lineRule="auto"/>
        <w:jc w:val="both"/>
        <w:rPr>
          <w:ins w:id="580" w:author="Guna Dermawan" w:date="2021-11-18T10:14:00Z"/>
          <w:rFonts w:ascii="Times New Roman" w:hAnsi="Times New Roman" w:cs="Times New Roman"/>
          <w:sz w:val="24"/>
          <w:szCs w:val="24"/>
          <w:rPrChange w:id="581" w:author="Guna Dermawan" w:date="2021-11-19T13:16:00Z">
            <w:rPr>
              <w:ins w:id="582" w:author="Guna Dermawan" w:date="2021-11-18T10:14:00Z"/>
            </w:rPr>
          </w:rPrChange>
        </w:rPr>
        <w:pPrChange w:id="583" w:author="Guna Dermawan" w:date="2021-11-19T13:16:00Z">
          <w:pPr>
            <w:spacing w:line="360" w:lineRule="auto"/>
            <w:jc w:val="both"/>
          </w:pPr>
        </w:pPrChange>
      </w:pPr>
      <w:proofErr w:type="gramStart"/>
      <w:ins w:id="584" w:author="Guna Dermawan" w:date="2021-11-18T10:14:00Z">
        <w:r w:rsidRPr="00030F07">
          <w:rPr>
            <w:rFonts w:ascii="Times New Roman" w:hAnsi="Times New Roman" w:cs="Times New Roman"/>
            <w:sz w:val="24"/>
            <w:szCs w:val="24"/>
            <w:rPrChange w:id="585" w:author="Guna Dermawan" w:date="2021-11-19T13:16:00Z">
              <w:rPr/>
            </w:rPrChange>
          </w:rPr>
          <w:t>Strength :</w:t>
        </w:r>
        <w:proofErr w:type="gramEnd"/>
      </w:ins>
    </w:p>
    <w:p w14:paraId="764EABF9" w14:textId="77777777" w:rsidR="0001566B" w:rsidRPr="001A4FE4" w:rsidRDefault="0001566B" w:rsidP="001A4FE4">
      <w:pPr>
        <w:pStyle w:val="ListParagraph"/>
        <w:numPr>
          <w:ilvl w:val="0"/>
          <w:numId w:val="15"/>
        </w:numPr>
        <w:spacing w:line="360" w:lineRule="auto"/>
        <w:rPr>
          <w:ins w:id="586" w:author="Guna Dermawan" w:date="2021-11-18T10:14:00Z"/>
          <w:rFonts w:ascii="Times New Roman" w:hAnsi="Times New Roman" w:cs="Times New Roman"/>
          <w:sz w:val="24"/>
          <w:szCs w:val="24"/>
          <w:rPrChange w:id="587" w:author="Guna Dermawan" w:date="2021-11-19T13:14:00Z">
            <w:rPr>
              <w:ins w:id="588" w:author="Guna Dermawan" w:date="2021-11-18T10:14:00Z"/>
            </w:rPr>
          </w:rPrChange>
        </w:rPr>
        <w:pPrChange w:id="589" w:author="Guna Dermawan" w:date="2021-11-19T13:15:00Z">
          <w:pPr>
            <w:pStyle w:val="ListParagraph"/>
            <w:numPr>
              <w:numId w:val="12"/>
            </w:numPr>
            <w:spacing w:line="360" w:lineRule="auto"/>
            <w:ind w:hanging="360"/>
            <w:jc w:val="both"/>
          </w:pPr>
        </w:pPrChange>
      </w:pPr>
      <w:proofErr w:type="spellStart"/>
      <w:ins w:id="590" w:author="Guna Dermawan" w:date="2021-11-18T10:14:00Z">
        <w:r w:rsidRPr="001A4FE4">
          <w:rPr>
            <w:rFonts w:ascii="Times New Roman" w:hAnsi="Times New Roman" w:cs="Times New Roman"/>
            <w:sz w:val="24"/>
            <w:szCs w:val="24"/>
            <w:rPrChange w:id="591" w:author="Guna Dermawan" w:date="2021-11-19T13:14:00Z">
              <w:rPr/>
            </w:rPrChange>
          </w:rPr>
          <w:t>Menjadi</w:t>
        </w:r>
        <w:proofErr w:type="spellEnd"/>
        <w:r w:rsidRPr="001A4FE4">
          <w:rPr>
            <w:rFonts w:ascii="Times New Roman" w:hAnsi="Times New Roman" w:cs="Times New Roman"/>
            <w:sz w:val="24"/>
            <w:szCs w:val="24"/>
            <w:rPrChange w:id="592" w:author="Guna Dermawan" w:date="2021-11-19T13:14:00Z">
              <w:rPr/>
            </w:rPrChange>
          </w:rPr>
          <w:t xml:space="preserve"> </w:t>
        </w:r>
        <w:proofErr w:type="spellStart"/>
        <w:r w:rsidRPr="001A4FE4">
          <w:rPr>
            <w:rFonts w:ascii="Times New Roman" w:hAnsi="Times New Roman" w:cs="Times New Roman"/>
            <w:sz w:val="24"/>
            <w:szCs w:val="24"/>
            <w:rPrChange w:id="593" w:author="Guna Dermawan" w:date="2021-11-19T13:14:00Z">
              <w:rPr/>
            </w:rPrChange>
          </w:rPr>
          <w:t>solusi</w:t>
        </w:r>
        <w:proofErr w:type="spellEnd"/>
        <w:r w:rsidRPr="001A4FE4">
          <w:rPr>
            <w:rFonts w:ascii="Times New Roman" w:hAnsi="Times New Roman" w:cs="Times New Roman"/>
            <w:sz w:val="24"/>
            <w:szCs w:val="24"/>
            <w:rPrChange w:id="594" w:author="Guna Dermawan" w:date="2021-11-19T13:14:00Z">
              <w:rPr/>
            </w:rPrChange>
          </w:rPr>
          <w:t xml:space="preserve"> </w:t>
        </w:r>
        <w:proofErr w:type="spellStart"/>
        <w:r w:rsidRPr="001A4FE4">
          <w:rPr>
            <w:rFonts w:ascii="Times New Roman" w:hAnsi="Times New Roman" w:cs="Times New Roman"/>
            <w:sz w:val="24"/>
            <w:szCs w:val="24"/>
            <w:rPrChange w:id="595" w:author="Guna Dermawan" w:date="2021-11-19T13:14:00Z">
              <w:rPr/>
            </w:rPrChange>
          </w:rPr>
          <w:t>atas</w:t>
        </w:r>
        <w:proofErr w:type="spellEnd"/>
        <w:r w:rsidRPr="001A4FE4">
          <w:rPr>
            <w:rFonts w:ascii="Times New Roman" w:hAnsi="Times New Roman" w:cs="Times New Roman"/>
            <w:sz w:val="24"/>
            <w:szCs w:val="24"/>
            <w:rPrChange w:id="596" w:author="Guna Dermawan" w:date="2021-11-19T13:14:00Z">
              <w:rPr/>
            </w:rPrChange>
          </w:rPr>
          <w:t xml:space="preserve"> </w:t>
        </w:r>
        <w:proofErr w:type="spellStart"/>
        <w:r w:rsidRPr="001A4FE4">
          <w:rPr>
            <w:rFonts w:ascii="Times New Roman" w:hAnsi="Times New Roman" w:cs="Times New Roman"/>
            <w:sz w:val="24"/>
            <w:szCs w:val="24"/>
            <w:rPrChange w:id="597" w:author="Guna Dermawan" w:date="2021-11-19T13:14:00Z">
              <w:rPr/>
            </w:rPrChange>
          </w:rPr>
          <w:t>permasalahan</w:t>
        </w:r>
        <w:proofErr w:type="spellEnd"/>
        <w:r w:rsidRPr="001A4FE4">
          <w:rPr>
            <w:rFonts w:ascii="Times New Roman" w:hAnsi="Times New Roman" w:cs="Times New Roman"/>
            <w:sz w:val="24"/>
            <w:szCs w:val="24"/>
            <w:rPrChange w:id="598" w:author="Guna Dermawan" w:date="2021-11-19T13:14:00Z">
              <w:rPr/>
            </w:rPrChange>
          </w:rPr>
          <w:t xml:space="preserve"> </w:t>
        </w:r>
        <w:proofErr w:type="spellStart"/>
        <w:r w:rsidRPr="001A4FE4">
          <w:rPr>
            <w:rFonts w:ascii="Times New Roman" w:hAnsi="Times New Roman" w:cs="Times New Roman"/>
            <w:sz w:val="24"/>
            <w:szCs w:val="24"/>
            <w:rPrChange w:id="599" w:author="Guna Dermawan" w:date="2021-11-19T13:14:00Z">
              <w:rPr/>
            </w:rPrChange>
          </w:rPr>
          <w:t>presensi</w:t>
        </w:r>
        <w:proofErr w:type="spellEnd"/>
        <w:r w:rsidRPr="001A4FE4">
          <w:rPr>
            <w:rFonts w:ascii="Times New Roman" w:hAnsi="Times New Roman" w:cs="Times New Roman"/>
            <w:sz w:val="24"/>
            <w:szCs w:val="24"/>
            <w:rPrChange w:id="600" w:author="Guna Dermawan" w:date="2021-11-19T13:14:00Z">
              <w:rPr/>
            </w:rPrChange>
          </w:rPr>
          <w:t xml:space="preserve"> yang </w:t>
        </w:r>
        <w:proofErr w:type="spellStart"/>
        <w:r w:rsidRPr="001A4FE4">
          <w:rPr>
            <w:rFonts w:ascii="Times New Roman" w:hAnsi="Times New Roman" w:cs="Times New Roman"/>
            <w:sz w:val="24"/>
            <w:szCs w:val="24"/>
            <w:rPrChange w:id="601" w:author="Guna Dermawan" w:date="2021-11-19T13:14:00Z">
              <w:rPr/>
            </w:rPrChange>
          </w:rPr>
          <w:t>muncul</w:t>
        </w:r>
        <w:proofErr w:type="spellEnd"/>
        <w:r w:rsidRPr="001A4FE4">
          <w:rPr>
            <w:rFonts w:ascii="Times New Roman" w:hAnsi="Times New Roman" w:cs="Times New Roman"/>
            <w:sz w:val="24"/>
            <w:szCs w:val="24"/>
            <w:rPrChange w:id="602" w:author="Guna Dermawan" w:date="2021-11-19T13:14:00Z">
              <w:rPr/>
            </w:rPrChange>
          </w:rPr>
          <w:t xml:space="preserve"> </w:t>
        </w:r>
        <w:proofErr w:type="spellStart"/>
        <w:r w:rsidRPr="001A4FE4">
          <w:rPr>
            <w:rFonts w:ascii="Times New Roman" w:hAnsi="Times New Roman" w:cs="Times New Roman"/>
            <w:sz w:val="24"/>
            <w:szCs w:val="24"/>
            <w:rPrChange w:id="603" w:author="Guna Dermawan" w:date="2021-11-19T13:14:00Z">
              <w:rPr/>
            </w:rPrChange>
          </w:rPr>
          <w:t>hingga</w:t>
        </w:r>
        <w:proofErr w:type="spellEnd"/>
        <w:r w:rsidRPr="001A4FE4">
          <w:rPr>
            <w:rFonts w:ascii="Times New Roman" w:hAnsi="Times New Roman" w:cs="Times New Roman"/>
            <w:sz w:val="24"/>
            <w:szCs w:val="24"/>
            <w:rPrChange w:id="604" w:author="Guna Dermawan" w:date="2021-11-19T13:14:00Z">
              <w:rPr/>
            </w:rPrChange>
          </w:rPr>
          <w:t xml:space="preserve"> </w:t>
        </w:r>
        <w:proofErr w:type="spellStart"/>
        <w:r w:rsidRPr="001A4FE4">
          <w:rPr>
            <w:rFonts w:ascii="Times New Roman" w:hAnsi="Times New Roman" w:cs="Times New Roman"/>
            <w:sz w:val="24"/>
            <w:szCs w:val="24"/>
            <w:rPrChange w:id="605" w:author="Guna Dermawan" w:date="2021-11-19T13:14:00Z">
              <w:rPr/>
            </w:rPrChange>
          </w:rPr>
          <w:t>saat</w:t>
        </w:r>
        <w:proofErr w:type="spellEnd"/>
        <w:r w:rsidRPr="001A4FE4">
          <w:rPr>
            <w:rFonts w:ascii="Times New Roman" w:hAnsi="Times New Roman" w:cs="Times New Roman"/>
            <w:sz w:val="24"/>
            <w:szCs w:val="24"/>
            <w:rPrChange w:id="606" w:author="Guna Dermawan" w:date="2021-11-19T13:14:00Z">
              <w:rPr/>
            </w:rPrChange>
          </w:rPr>
          <w:t xml:space="preserve"> </w:t>
        </w:r>
        <w:proofErr w:type="spellStart"/>
        <w:r w:rsidRPr="001A4FE4">
          <w:rPr>
            <w:rFonts w:ascii="Times New Roman" w:hAnsi="Times New Roman" w:cs="Times New Roman"/>
            <w:sz w:val="24"/>
            <w:szCs w:val="24"/>
            <w:rPrChange w:id="607" w:author="Guna Dermawan" w:date="2021-11-19T13:14:00Z">
              <w:rPr/>
            </w:rPrChange>
          </w:rPr>
          <w:t>ini</w:t>
        </w:r>
        <w:proofErr w:type="spellEnd"/>
        <w:r w:rsidRPr="001A4FE4">
          <w:rPr>
            <w:rFonts w:ascii="Times New Roman" w:hAnsi="Times New Roman" w:cs="Times New Roman"/>
            <w:sz w:val="24"/>
            <w:szCs w:val="24"/>
            <w:rPrChange w:id="608" w:author="Guna Dermawan" w:date="2021-11-19T13:14:00Z">
              <w:rPr/>
            </w:rPrChange>
          </w:rPr>
          <w:t>.</w:t>
        </w:r>
      </w:ins>
    </w:p>
    <w:p w14:paraId="4328755B" w14:textId="3AC1CC35" w:rsidR="0001566B" w:rsidRPr="001A4FE4" w:rsidRDefault="0001566B" w:rsidP="001A4FE4">
      <w:pPr>
        <w:pStyle w:val="ListParagraph"/>
        <w:numPr>
          <w:ilvl w:val="0"/>
          <w:numId w:val="15"/>
        </w:numPr>
        <w:spacing w:line="360" w:lineRule="auto"/>
        <w:rPr>
          <w:ins w:id="609" w:author="Guna Dermawan" w:date="2021-11-18T10:14:00Z"/>
          <w:rFonts w:ascii="Times New Roman" w:hAnsi="Times New Roman" w:cs="Times New Roman"/>
          <w:sz w:val="24"/>
          <w:szCs w:val="24"/>
          <w:rPrChange w:id="610" w:author="Guna Dermawan" w:date="2021-11-19T13:14:00Z">
            <w:rPr>
              <w:ins w:id="611" w:author="Guna Dermawan" w:date="2021-11-18T10:14:00Z"/>
            </w:rPr>
          </w:rPrChange>
        </w:rPr>
        <w:pPrChange w:id="612" w:author="Guna Dermawan" w:date="2021-11-19T13:15:00Z">
          <w:pPr>
            <w:pStyle w:val="ListParagraph"/>
            <w:numPr>
              <w:numId w:val="12"/>
            </w:numPr>
            <w:spacing w:line="360" w:lineRule="auto"/>
            <w:ind w:hanging="360"/>
            <w:jc w:val="both"/>
          </w:pPr>
        </w:pPrChange>
      </w:pPr>
      <w:proofErr w:type="spellStart"/>
      <w:ins w:id="613" w:author="Guna Dermawan" w:date="2021-11-18T10:14:00Z">
        <w:r w:rsidRPr="001A4FE4">
          <w:rPr>
            <w:rFonts w:ascii="Times New Roman" w:hAnsi="Times New Roman" w:cs="Times New Roman"/>
            <w:sz w:val="24"/>
            <w:szCs w:val="24"/>
            <w:rPrChange w:id="614" w:author="Guna Dermawan" w:date="2021-11-19T13:14:00Z">
              <w:rPr/>
            </w:rPrChange>
          </w:rPr>
          <w:t>Mempermudah</w:t>
        </w:r>
        <w:proofErr w:type="spellEnd"/>
        <w:r w:rsidRPr="001A4FE4">
          <w:rPr>
            <w:rFonts w:ascii="Times New Roman" w:hAnsi="Times New Roman" w:cs="Times New Roman"/>
            <w:sz w:val="24"/>
            <w:szCs w:val="24"/>
            <w:rPrChange w:id="615" w:author="Guna Dermawan" w:date="2021-11-19T13:14:00Z">
              <w:rPr/>
            </w:rPrChange>
          </w:rPr>
          <w:t xml:space="preserve"> </w:t>
        </w:r>
        <w:proofErr w:type="spellStart"/>
        <w:r w:rsidRPr="001A4FE4">
          <w:rPr>
            <w:rFonts w:ascii="Times New Roman" w:hAnsi="Times New Roman" w:cs="Times New Roman"/>
            <w:sz w:val="24"/>
            <w:szCs w:val="24"/>
            <w:rPrChange w:id="616" w:author="Guna Dermawan" w:date="2021-11-19T13:14:00Z">
              <w:rPr/>
            </w:rPrChange>
          </w:rPr>
          <w:t>pegawai</w:t>
        </w:r>
        <w:proofErr w:type="spellEnd"/>
        <w:r w:rsidRPr="001A4FE4">
          <w:rPr>
            <w:rFonts w:ascii="Times New Roman" w:hAnsi="Times New Roman" w:cs="Times New Roman"/>
            <w:sz w:val="24"/>
            <w:szCs w:val="24"/>
            <w:rPrChange w:id="617" w:author="Guna Dermawan" w:date="2021-11-19T13:14:00Z">
              <w:rPr/>
            </w:rPrChange>
          </w:rPr>
          <w:t xml:space="preserve"> </w:t>
        </w:r>
      </w:ins>
      <w:ins w:id="618" w:author="Guna Dermawan" w:date="2021-11-18T17:26:00Z">
        <w:r w:rsidR="004D6611" w:rsidRPr="001A4FE4">
          <w:rPr>
            <w:rFonts w:ascii="Times New Roman" w:hAnsi="Times New Roman" w:cs="Times New Roman"/>
            <w:sz w:val="24"/>
            <w:szCs w:val="24"/>
            <w:lang w:val="id-ID"/>
            <w:rPrChange w:id="619" w:author="Guna Dermawan" w:date="2021-11-19T13:14:00Z">
              <w:rPr>
                <w:lang w:val="id-ID"/>
              </w:rPr>
            </w:rPrChange>
          </w:rPr>
          <w:t>kantor</w:t>
        </w:r>
      </w:ins>
      <w:ins w:id="620" w:author="Guna Dermawan" w:date="2021-11-18T10:14:00Z">
        <w:r w:rsidRPr="001A4FE4">
          <w:rPr>
            <w:rFonts w:ascii="Times New Roman" w:hAnsi="Times New Roman" w:cs="Times New Roman"/>
            <w:sz w:val="24"/>
            <w:szCs w:val="24"/>
            <w:rPrChange w:id="621" w:author="Guna Dermawan" w:date="2021-11-19T13:14:00Z">
              <w:rPr/>
            </w:rPrChange>
          </w:rPr>
          <w:t xml:space="preserve"> </w:t>
        </w:r>
        <w:proofErr w:type="spellStart"/>
        <w:r w:rsidRPr="001A4FE4">
          <w:rPr>
            <w:rFonts w:ascii="Times New Roman" w:hAnsi="Times New Roman" w:cs="Times New Roman"/>
            <w:sz w:val="24"/>
            <w:szCs w:val="24"/>
            <w:rPrChange w:id="622" w:author="Guna Dermawan" w:date="2021-11-19T13:14:00Z">
              <w:rPr/>
            </w:rPrChange>
          </w:rPr>
          <w:t>dalam</w:t>
        </w:r>
        <w:proofErr w:type="spellEnd"/>
        <w:r w:rsidRPr="001A4FE4">
          <w:rPr>
            <w:rFonts w:ascii="Times New Roman" w:hAnsi="Times New Roman" w:cs="Times New Roman"/>
            <w:sz w:val="24"/>
            <w:szCs w:val="24"/>
            <w:rPrChange w:id="623" w:author="Guna Dermawan" w:date="2021-11-19T13:14:00Z">
              <w:rPr/>
            </w:rPrChange>
          </w:rPr>
          <w:t xml:space="preserve"> </w:t>
        </w:r>
        <w:proofErr w:type="spellStart"/>
        <w:r w:rsidRPr="001A4FE4">
          <w:rPr>
            <w:rFonts w:ascii="Times New Roman" w:hAnsi="Times New Roman" w:cs="Times New Roman"/>
            <w:sz w:val="24"/>
            <w:szCs w:val="24"/>
            <w:rPrChange w:id="624" w:author="Guna Dermawan" w:date="2021-11-19T13:14:00Z">
              <w:rPr/>
            </w:rPrChange>
          </w:rPr>
          <w:t>melakukan</w:t>
        </w:r>
        <w:proofErr w:type="spellEnd"/>
        <w:r w:rsidRPr="001A4FE4">
          <w:rPr>
            <w:rFonts w:ascii="Times New Roman" w:hAnsi="Times New Roman" w:cs="Times New Roman"/>
            <w:sz w:val="24"/>
            <w:szCs w:val="24"/>
            <w:rPrChange w:id="625" w:author="Guna Dermawan" w:date="2021-11-19T13:14:00Z">
              <w:rPr/>
            </w:rPrChange>
          </w:rPr>
          <w:t xml:space="preserve"> </w:t>
        </w:r>
        <w:proofErr w:type="spellStart"/>
        <w:r w:rsidRPr="001A4FE4">
          <w:rPr>
            <w:rFonts w:ascii="Times New Roman" w:hAnsi="Times New Roman" w:cs="Times New Roman"/>
            <w:sz w:val="24"/>
            <w:szCs w:val="24"/>
            <w:rPrChange w:id="626" w:author="Guna Dermawan" w:date="2021-11-19T13:14:00Z">
              <w:rPr/>
            </w:rPrChange>
          </w:rPr>
          <w:t>presensi</w:t>
        </w:r>
        <w:proofErr w:type="spellEnd"/>
        <w:r w:rsidRPr="001A4FE4">
          <w:rPr>
            <w:rFonts w:ascii="Times New Roman" w:hAnsi="Times New Roman" w:cs="Times New Roman"/>
            <w:sz w:val="24"/>
            <w:szCs w:val="24"/>
            <w:rPrChange w:id="627" w:author="Guna Dermawan" w:date="2021-11-19T13:14:00Z">
              <w:rPr/>
            </w:rPrChange>
          </w:rPr>
          <w:t>.</w:t>
        </w:r>
      </w:ins>
    </w:p>
    <w:p w14:paraId="69C3F392" w14:textId="67B2DFB4" w:rsidR="001A4FE4" w:rsidRPr="00030F07" w:rsidRDefault="0001566B" w:rsidP="00030F07">
      <w:pPr>
        <w:pStyle w:val="ListParagraph"/>
        <w:numPr>
          <w:ilvl w:val="0"/>
          <w:numId w:val="20"/>
        </w:numPr>
        <w:spacing w:line="360" w:lineRule="auto"/>
        <w:jc w:val="both"/>
        <w:rPr>
          <w:ins w:id="628" w:author="Guna Dermawan" w:date="2021-11-19T13:15:00Z"/>
          <w:rFonts w:ascii="Times New Roman" w:hAnsi="Times New Roman" w:cs="Times New Roman"/>
          <w:sz w:val="24"/>
          <w:szCs w:val="24"/>
          <w:rPrChange w:id="629" w:author="Guna Dermawan" w:date="2021-11-19T13:16:00Z">
            <w:rPr>
              <w:ins w:id="630" w:author="Guna Dermawan" w:date="2021-11-19T13:15:00Z"/>
            </w:rPr>
          </w:rPrChange>
        </w:rPr>
        <w:pPrChange w:id="631" w:author="Guna Dermawan" w:date="2021-11-19T13:16:00Z">
          <w:pPr>
            <w:spacing w:line="360" w:lineRule="auto"/>
            <w:jc w:val="both"/>
          </w:pPr>
        </w:pPrChange>
      </w:pPr>
      <w:proofErr w:type="gramStart"/>
      <w:ins w:id="632" w:author="Guna Dermawan" w:date="2021-11-18T10:14:00Z">
        <w:r w:rsidRPr="00030F07">
          <w:rPr>
            <w:rFonts w:ascii="Times New Roman" w:hAnsi="Times New Roman" w:cs="Times New Roman"/>
            <w:sz w:val="24"/>
            <w:szCs w:val="24"/>
            <w:rPrChange w:id="633" w:author="Guna Dermawan" w:date="2021-11-19T13:16:00Z">
              <w:rPr/>
            </w:rPrChange>
          </w:rPr>
          <w:t>Weakness :</w:t>
        </w:r>
      </w:ins>
      <w:proofErr w:type="gramEnd"/>
      <w:ins w:id="634" w:author="Guna Dermawan" w:date="2021-11-19T13:15:00Z">
        <w:r w:rsidR="001A4FE4" w:rsidRPr="00030F07">
          <w:rPr>
            <w:rFonts w:ascii="Times New Roman" w:hAnsi="Times New Roman" w:cs="Times New Roman"/>
            <w:sz w:val="24"/>
            <w:szCs w:val="24"/>
            <w:rPrChange w:id="635" w:author="Guna Dermawan" w:date="2021-11-19T13:16:00Z">
              <w:rPr/>
            </w:rPrChange>
          </w:rPr>
          <w:tab/>
        </w:r>
      </w:ins>
    </w:p>
    <w:p w14:paraId="44054D20" w14:textId="4795363A" w:rsidR="0001566B" w:rsidRPr="001A4FE4" w:rsidRDefault="0001566B" w:rsidP="001A4FE4">
      <w:pPr>
        <w:pStyle w:val="ListParagraph"/>
        <w:numPr>
          <w:ilvl w:val="0"/>
          <w:numId w:val="17"/>
        </w:numPr>
        <w:spacing w:line="360" w:lineRule="auto"/>
        <w:jc w:val="both"/>
        <w:rPr>
          <w:ins w:id="636" w:author="Guna Dermawan" w:date="2021-11-18T10:14:00Z"/>
          <w:rFonts w:ascii="Times New Roman" w:hAnsi="Times New Roman" w:cs="Times New Roman"/>
          <w:sz w:val="24"/>
          <w:szCs w:val="24"/>
          <w:rPrChange w:id="637" w:author="Guna Dermawan" w:date="2021-11-19T13:15:00Z">
            <w:rPr>
              <w:ins w:id="638" w:author="Guna Dermawan" w:date="2021-11-18T10:14:00Z"/>
            </w:rPr>
          </w:rPrChange>
        </w:rPr>
        <w:pPrChange w:id="639" w:author="Guna Dermawan" w:date="2021-11-19T13:15:00Z">
          <w:pPr>
            <w:pStyle w:val="ListParagraph"/>
            <w:numPr>
              <w:numId w:val="12"/>
            </w:numPr>
            <w:spacing w:line="360" w:lineRule="auto"/>
            <w:ind w:hanging="360"/>
            <w:jc w:val="both"/>
          </w:pPr>
        </w:pPrChange>
      </w:pPr>
      <w:ins w:id="640" w:author="Guna Dermawan" w:date="2021-11-18T10:14:00Z">
        <w:r w:rsidRPr="001A4FE4">
          <w:rPr>
            <w:rFonts w:ascii="Times New Roman" w:hAnsi="Times New Roman" w:cs="Times New Roman"/>
            <w:sz w:val="24"/>
            <w:szCs w:val="24"/>
            <w:rPrChange w:id="641" w:author="Guna Dermawan" w:date="2021-11-19T13:15:00Z">
              <w:rPr/>
            </w:rPrChange>
          </w:rPr>
          <w:t xml:space="preserve">Masih </w:t>
        </w:r>
        <w:proofErr w:type="spellStart"/>
        <w:r w:rsidRPr="001A4FE4">
          <w:rPr>
            <w:rFonts w:ascii="Times New Roman" w:hAnsi="Times New Roman" w:cs="Times New Roman"/>
            <w:sz w:val="24"/>
            <w:szCs w:val="24"/>
            <w:rPrChange w:id="642" w:author="Guna Dermawan" w:date="2021-11-19T13:15:00Z">
              <w:rPr/>
            </w:rPrChange>
          </w:rPr>
          <w:t>awam</w:t>
        </w:r>
        <w:proofErr w:type="spellEnd"/>
        <w:r w:rsidRPr="001A4FE4">
          <w:rPr>
            <w:rFonts w:ascii="Times New Roman" w:hAnsi="Times New Roman" w:cs="Times New Roman"/>
            <w:sz w:val="24"/>
            <w:szCs w:val="24"/>
            <w:rPrChange w:id="643" w:author="Guna Dermawan" w:date="2021-11-19T13:15:00Z">
              <w:rPr/>
            </w:rPrChange>
          </w:rPr>
          <w:t xml:space="preserve"> di </w:t>
        </w:r>
        <w:proofErr w:type="spellStart"/>
        <w:r w:rsidRPr="001A4FE4">
          <w:rPr>
            <w:rFonts w:ascii="Times New Roman" w:hAnsi="Times New Roman" w:cs="Times New Roman"/>
            <w:sz w:val="24"/>
            <w:szCs w:val="24"/>
            <w:rPrChange w:id="644" w:author="Guna Dermawan" w:date="2021-11-19T13:15:00Z">
              <w:rPr/>
            </w:rPrChange>
          </w:rPr>
          <w:t>kalangan</w:t>
        </w:r>
        <w:proofErr w:type="spellEnd"/>
        <w:r w:rsidRPr="001A4FE4">
          <w:rPr>
            <w:rFonts w:ascii="Times New Roman" w:hAnsi="Times New Roman" w:cs="Times New Roman"/>
            <w:sz w:val="24"/>
            <w:szCs w:val="24"/>
            <w:rPrChange w:id="645" w:author="Guna Dermawan" w:date="2021-11-19T13:15:00Z">
              <w:rPr/>
            </w:rPrChange>
          </w:rPr>
          <w:t xml:space="preserve"> </w:t>
        </w:r>
        <w:proofErr w:type="spellStart"/>
        <w:r w:rsidRPr="001A4FE4">
          <w:rPr>
            <w:rFonts w:ascii="Times New Roman" w:hAnsi="Times New Roman" w:cs="Times New Roman"/>
            <w:sz w:val="24"/>
            <w:szCs w:val="24"/>
            <w:rPrChange w:id="646" w:author="Guna Dermawan" w:date="2021-11-19T13:15:00Z">
              <w:rPr/>
            </w:rPrChange>
          </w:rPr>
          <w:t>masyarakat</w:t>
        </w:r>
        <w:proofErr w:type="spellEnd"/>
      </w:ins>
    </w:p>
    <w:p w14:paraId="1A6CAB35" w14:textId="0E47E547" w:rsidR="0001566B" w:rsidRDefault="0001566B" w:rsidP="001A4FE4">
      <w:pPr>
        <w:pStyle w:val="ListParagraph"/>
        <w:numPr>
          <w:ilvl w:val="0"/>
          <w:numId w:val="17"/>
        </w:numPr>
        <w:spacing w:line="360" w:lineRule="auto"/>
        <w:rPr>
          <w:ins w:id="647" w:author="Guna Dermawan" w:date="2021-11-19T13:17:00Z"/>
          <w:rFonts w:ascii="Times New Roman" w:hAnsi="Times New Roman" w:cs="Times New Roman"/>
          <w:sz w:val="24"/>
          <w:szCs w:val="24"/>
        </w:rPr>
      </w:pPr>
      <w:proofErr w:type="spellStart"/>
      <w:ins w:id="648" w:author="Guna Dermawan" w:date="2021-11-18T10:14:00Z">
        <w:r>
          <w:rPr>
            <w:rFonts w:ascii="Times New Roman" w:hAnsi="Times New Roman" w:cs="Times New Roman"/>
            <w:sz w:val="24"/>
            <w:szCs w:val="24"/>
          </w:rPr>
          <w:t>Kemungkinan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untuk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mengalami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error pada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aplikasi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,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seperti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kemungkinan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data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presensi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tidak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masuk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database, bug,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dll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>.</w:t>
        </w:r>
      </w:ins>
    </w:p>
    <w:p w14:paraId="77339202" w14:textId="77777777" w:rsidR="00CF7AEC" w:rsidRDefault="00CF7AEC" w:rsidP="00922D2B">
      <w:pPr>
        <w:pStyle w:val="ListParagraph"/>
        <w:spacing w:line="360" w:lineRule="auto"/>
        <w:ind w:left="1080"/>
        <w:rPr>
          <w:ins w:id="649" w:author="Guna Dermawan" w:date="2021-11-18T10:14:00Z"/>
          <w:rFonts w:ascii="Times New Roman" w:hAnsi="Times New Roman" w:cs="Times New Roman"/>
          <w:sz w:val="24"/>
          <w:szCs w:val="24"/>
        </w:rPr>
        <w:pPrChange w:id="650" w:author="Guna Dermawan" w:date="2021-11-19T13:17:00Z">
          <w:pPr>
            <w:pStyle w:val="ListParagraph"/>
            <w:numPr>
              <w:numId w:val="12"/>
            </w:numPr>
            <w:spacing w:line="360" w:lineRule="auto"/>
            <w:ind w:hanging="360"/>
            <w:jc w:val="both"/>
          </w:pPr>
        </w:pPrChange>
      </w:pPr>
    </w:p>
    <w:p w14:paraId="55F0CDEB" w14:textId="77777777" w:rsidR="0001566B" w:rsidRPr="00030F07" w:rsidRDefault="0001566B" w:rsidP="00030F07">
      <w:pPr>
        <w:pStyle w:val="ListParagraph"/>
        <w:numPr>
          <w:ilvl w:val="0"/>
          <w:numId w:val="20"/>
        </w:numPr>
        <w:spacing w:line="360" w:lineRule="auto"/>
        <w:jc w:val="both"/>
        <w:rPr>
          <w:ins w:id="651" w:author="Guna Dermawan" w:date="2021-11-18T10:14:00Z"/>
          <w:rFonts w:ascii="Times New Roman" w:hAnsi="Times New Roman" w:cs="Times New Roman"/>
          <w:sz w:val="24"/>
          <w:szCs w:val="24"/>
          <w:rPrChange w:id="652" w:author="Guna Dermawan" w:date="2021-11-19T13:17:00Z">
            <w:rPr>
              <w:ins w:id="653" w:author="Guna Dermawan" w:date="2021-11-18T10:14:00Z"/>
            </w:rPr>
          </w:rPrChange>
        </w:rPr>
        <w:pPrChange w:id="654" w:author="Guna Dermawan" w:date="2021-11-19T13:17:00Z">
          <w:pPr>
            <w:spacing w:line="360" w:lineRule="auto"/>
            <w:jc w:val="both"/>
          </w:pPr>
        </w:pPrChange>
      </w:pPr>
      <w:proofErr w:type="gramStart"/>
      <w:ins w:id="655" w:author="Guna Dermawan" w:date="2021-11-18T10:14:00Z">
        <w:r w:rsidRPr="00030F07">
          <w:rPr>
            <w:rFonts w:ascii="Times New Roman" w:hAnsi="Times New Roman" w:cs="Times New Roman"/>
            <w:sz w:val="24"/>
            <w:szCs w:val="24"/>
            <w:rPrChange w:id="656" w:author="Guna Dermawan" w:date="2021-11-19T13:17:00Z">
              <w:rPr/>
            </w:rPrChange>
          </w:rPr>
          <w:lastRenderedPageBreak/>
          <w:t>Opportunity :</w:t>
        </w:r>
        <w:proofErr w:type="gramEnd"/>
      </w:ins>
    </w:p>
    <w:p w14:paraId="12189D05" w14:textId="77777777" w:rsidR="0001566B" w:rsidRDefault="0001566B" w:rsidP="001A4FE4">
      <w:pPr>
        <w:pStyle w:val="ListParagraph"/>
        <w:numPr>
          <w:ilvl w:val="0"/>
          <w:numId w:val="18"/>
        </w:numPr>
        <w:spacing w:line="360" w:lineRule="auto"/>
        <w:rPr>
          <w:ins w:id="657" w:author="Guna Dermawan" w:date="2021-11-18T10:14:00Z"/>
          <w:rFonts w:ascii="Times New Roman" w:hAnsi="Times New Roman" w:cs="Times New Roman"/>
          <w:sz w:val="24"/>
          <w:szCs w:val="24"/>
        </w:rPr>
        <w:pPrChange w:id="658" w:author="Guna Dermawan" w:date="2021-11-19T13:15:00Z">
          <w:pPr>
            <w:pStyle w:val="ListParagraph"/>
            <w:numPr>
              <w:numId w:val="12"/>
            </w:numPr>
            <w:spacing w:line="360" w:lineRule="auto"/>
            <w:ind w:hanging="360"/>
            <w:jc w:val="both"/>
          </w:pPr>
        </w:pPrChange>
      </w:pPr>
      <w:ins w:id="659" w:author="Guna Dermawan" w:date="2021-11-18T10:14:00Z">
        <w:r>
          <w:rPr>
            <w:rFonts w:ascii="Times New Roman" w:hAnsi="Times New Roman" w:cs="Times New Roman"/>
            <w:sz w:val="24"/>
            <w:szCs w:val="24"/>
          </w:rPr>
          <w:t xml:space="preserve">Bisa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bekerja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sama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dengan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banyak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perusahaan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untuk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menerapkan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aplikasi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ini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>.</w:t>
        </w:r>
      </w:ins>
    </w:p>
    <w:p w14:paraId="554C8AD4" w14:textId="69D457A3" w:rsidR="0001566B" w:rsidRDefault="0001566B" w:rsidP="001A4FE4">
      <w:pPr>
        <w:pStyle w:val="ListParagraph"/>
        <w:numPr>
          <w:ilvl w:val="0"/>
          <w:numId w:val="18"/>
        </w:numPr>
        <w:spacing w:line="360" w:lineRule="auto"/>
        <w:rPr>
          <w:ins w:id="660" w:author="Guna Dermawan" w:date="2021-11-18T10:14:00Z"/>
          <w:rFonts w:ascii="Times New Roman" w:hAnsi="Times New Roman" w:cs="Times New Roman"/>
          <w:sz w:val="24"/>
          <w:szCs w:val="24"/>
        </w:rPr>
        <w:pPrChange w:id="661" w:author="Guna Dermawan" w:date="2021-11-19T13:15:00Z">
          <w:pPr>
            <w:pStyle w:val="ListParagraph"/>
            <w:numPr>
              <w:numId w:val="12"/>
            </w:numPr>
            <w:spacing w:line="360" w:lineRule="auto"/>
            <w:ind w:hanging="360"/>
            <w:jc w:val="both"/>
          </w:pPr>
        </w:pPrChange>
      </w:pPr>
      <w:proofErr w:type="spellStart"/>
      <w:ins w:id="662" w:author="Guna Dermawan" w:date="2021-11-18T10:14:00Z">
        <w:r>
          <w:rPr>
            <w:rFonts w:ascii="Times New Roman" w:hAnsi="Times New Roman" w:cs="Times New Roman"/>
            <w:sz w:val="24"/>
            <w:szCs w:val="24"/>
          </w:rPr>
          <w:t>memiliki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fitur-fitur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yang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akan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mempermudah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pegawai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dalam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menggunakan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aplikasi</w:t>
        </w:r>
      </w:ins>
      <w:proofErr w:type="spellEnd"/>
      <w:ins w:id="663" w:author="Guna Dermawan" w:date="2021-11-18T17:28:00Z">
        <w:r w:rsidR="000C438F">
          <w:rPr>
            <w:rFonts w:ascii="Times New Roman" w:hAnsi="Times New Roman" w:cs="Times New Roman"/>
            <w:sz w:val="24"/>
            <w:szCs w:val="24"/>
            <w:lang w:val="id-ID"/>
          </w:rPr>
          <w:t xml:space="preserve"> khususnya untuk presensi</w:t>
        </w:r>
      </w:ins>
      <w:ins w:id="664" w:author="Guna Dermawan" w:date="2021-11-18T10:14:00Z">
        <w:r>
          <w:rPr>
            <w:rFonts w:ascii="Times New Roman" w:hAnsi="Times New Roman" w:cs="Times New Roman"/>
            <w:sz w:val="24"/>
            <w:szCs w:val="24"/>
          </w:rPr>
          <w:t>.</w:t>
        </w:r>
      </w:ins>
    </w:p>
    <w:p w14:paraId="7476C1D3" w14:textId="77777777" w:rsidR="0001566B" w:rsidRPr="00030F07" w:rsidRDefault="0001566B" w:rsidP="00030F07">
      <w:pPr>
        <w:pStyle w:val="ListParagraph"/>
        <w:numPr>
          <w:ilvl w:val="0"/>
          <w:numId w:val="20"/>
        </w:numPr>
        <w:spacing w:line="360" w:lineRule="auto"/>
        <w:jc w:val="both"/>
        <w:rPr>
          <w:ins w:id="665" w:author="Guna Dermawan" w:date="2021-11-18T10:14:00Z"/>
          <w:rFonts w:ascii="Times New Roman" w:hAnsi="Times New Roman" w:cs="Times New Roman"/>
          <w:sz w:val="24"/>
          <w:szCs w:val="24"/>
          <w:rPrChange w:id="666" w:author="Guna Dermawan" w:date="2021-11-19T13:17:00Z">
            <w:rPr>
              <w:ins w:id="667" w:author="Guna Dermawan" w:date="2021-11-18T10:14:00Z"/>
            </w:rPr>
          </w:rPrChange>
        </w:rPr>
        <w:pPrChange w:id="668" w:author="Guna Dermawan" w:date="2021-11-19T13:17:00Z">
          <w:pPr>
            <w:spacing w:line="360" w:lineRule="auto"/>
            <w:jc w:val="both"/>
          </w:pPr>
        </w:pPrChange>
      </w:pPr>
      <w:proofErr w:type="gramStart"/>
      <w:ins w:id="669" w:author="Guna Dermawan" w:date="2021-11-18T10:14:00Z">
        <w:r w:rsidRPr="00030F07">
          <w:rPr>
            <w:rFonts w:ascii="Times New Roman" w:hAnsi="Times New Roman" w:cs="Times New Roman"/>
            <w:sz w:val="24"/>
            <w:szCs w:val="24"/>
            <w:rPrChange w:id="670" w:author="Guna Dermawan" w:date="2021-11-19T13:17:00Z">
              <w:rPr/>
            </w:rPrChange>
          </w:rPr>
          <w:t>Threat :</w:t>
        </w:r>
        <w:proofErr w:type="gramEnd"/>
      </w:ins>
    </w:p>
    <w:p w14:paraId="0AF6C18E" w14:textId="77777777" w:rsidR="0001566B" w:rsidRDefault="0001566B" w:rsidP="001A4FE4">
      <w:pPr>
        <w:pStyle w:val="ListParagraph"/>
        <w:numPr>
          <w:ilvl w:val="0"/>
          <w:numId w:val="19"/>
        </w:numPr>
        <w:spacing w:line="360" w:lineRule="auto"/>
        <w:jc w:val="both"/>
        <w:rPr>
          <w:ins w:id="671" w:author="Guna Dermawan" w:date="2021-11-18T10:14:00Z"/>
          <w:rFonts w:ascii="Times New Roman" w:hAnsi="Times New Roman" w:cs="Times New Roman"/>
          <w:sz w:val="24"/>
          <w:szCs w:val="24"/>
        </w:rPr>
        <w:pPrChange w:id="672" w:author="Guna Dermawan" w:date="2021-11-19T13:15:00Z">
          <w:pPr>
            <w:pStyle w:val="ListParagraph"/>
            <w:numPr>
              <w:numId w:val="12"/>
            </w:numPr>
            <w:spacing w:line="360" w:lineRule="auto"/>
            <w:ind w:hanging="360"/>
            <w:jc w:val="both"/>
          </w:pPr>
        </w:pPrChange>
      </w:pPr>
      <w:proofErr w:type="spellStart"/>
      <w:ins w:id="673" w:author="Guna Dermawan" w:date="2021-11-18T10:14:00Z">
        <w:r>
          <w:rPr>
            <w:rFonts w:ascii="Times New Roman" w:hAnsi="Times New Roman" w:cs="Times New Roman"/>
            <w:sz w:val="24"/>
            <w:szCs w:val="24"/>
          </w:rPr>
          <w:t>Munculnya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aplikasi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sejenisnya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untuk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menghambat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perkembangan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aplikasi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ini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>.</w:t>
        </w:r>
      </w:ins>
    </w:p>
    <w:p w14:paraId="5AE20E5F" w14:textId="77777777" w:rsidR="0001566B" w:rsidRPr="0001566B" w:rsidRDefault="0001566B">
      <w:pPr>
        <w:pStyle w:val="ListParagraph"/>
        <w:tabs>
          <w:tab w:val="left" w:pos="6694"/>
        </w:tabs>
        <w:ind w:left="0"/>
        <w:jc w:val="both"/>
        <w:rPr>
          <w:ins w:id="674" w:author="Guna Dermawan" w:date="2021-11-18T09:58:00Z"/>
          <w:rFonts w:ascii="Times New Roman" w:hAnsi="Times New Roman" w:cs="Times New Roman"/>
          <w:b/>
          <w:bCs/>
          <w:sz w:val="24"/>
          <w:szCs w:val="24"/>
          <w:lang w:val="id-ID"/>
        </w:rPr>
        <w:pPrChange w:id="675" w:author="Guna Dermawan" w:date="2021-11-18T10:14:00Z">
          <w:pPr>
            <w:tabs>
              <w:tab w:val="left" w:pos="6694"/>
            </w:tabs>
            <w:jc w:val="both"/>
          </w:pPr>
        </w:pPrChange>
      </w:pPr>
    </w:p>
    <w:p w14:paraId="562993DF" w14:textId="2875B3E0" w:rsidR="005931B3" w:rsidRPr="00E61388" w:rsidRDefault="005931B3">
      <w:pPr>
        <w:tabs>
          <w:tab w:val="left" w:pos="6694"/>
        </w:tabs>
        <w:jc w:val="both"/>
        <w:rPr>
          <w:rFonts w:ascii="Times New Roman" w:hAnsi="Times New Roman" w:cs="Times New Roman"/>
          <w:b/>
          <w:bCs/>
          <w:sz w:val="24"/>
          <w:szCs w:val="24"/>
          <w:lang w:val="id-ID"/>
          <w:rPrChange w:id="676" w:author="Guna Dermawan" w:date="2021-11-18T09:58:00Z">
            <w:rPr>
              <w:rFonts w:ascii="Times New Roman" w:hAnsi="Times New Roman" w:cs="Times New Roman"/>
              <w:sz w:val="24"/>
              <w:szCs w:val="24"/>
              <w:lang w:val="en-US"/>
            </w:rPr>
          </w:rPrChange>
        </w:rPr>
        <w:pPrChange w:id="677" w:author="Guna Dermawan" w:date="2021-11-18T09:54:00Z">
          <w:pPr>
            <w:pStyle w:val="ListParagraph"/>
            <w:numPr>
              <w:numId w:val="1"/>
            </w:numPr>
            <w:ind w:hanging="360"/>
          </w:pPr>
        </w:pPrChange>
      </w:pPr>
    </w:p>
    <w:sectPr w:rsidR="005931B3" w:rsidRPr="00E61388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1E24878"/>
    <w:multiLevelType w:val="hybridMultilevel"/>
    <w:tmpl w:val="B4C80F16"/>
    <w:lvl w:ilvl="0" w:tplc="3809000F">
      <w:start w:val="1"/>
      <w:numFmt w:val="decimal"/>
      <w:lvlText w:val="%1."/>
      <w:lvlJc w:val="left"/>
      <w:pPr>
        <w:ind w:left="1440" w:hanging="360"/>
      </w:p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" w15:restartNumberingAfterBreak="0">
    <w:nsid w:val="1A375953"/>
    <w:multiLevelType w:val="hybridMultilevel"/>
    <w:tmpl w:val="0F50ECCE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D6322B3"/>
    <w:multiLevelType w:val="hybridMultilevel"/>
    <w:tmpl w:val="E154F698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F147982"/>
    <w:multiLevelType w:val="hybridMultilevel"/>
    <w:tmpl w:val="89EEF2FA"/>
    <w:lvl w:ilvl="0" w:tplc="38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4" w15:restartNumberingAfterBreak="0">
    <w:nsid w:val="213A7094"/>
    <w:multiLevelType w:val="hybridMultilevel"/>
    <w:tmpl w:val="7D1893A2"/>
    <w:lvl w:ilvl="0" w:tplc="3809000F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FFFFFFFF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5" w15:restartNumberingAfterBreak="0">
    <w:nsid w:val="24547689"/>
    <w:multiLevelType w:val="hybridMultilevel"/>
    <w:tmpl w:val="7EC24F7A"/>
    <w:lvl w:ilvl="0" w:tplc="3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70C22A5"/>
    <w:multiLevelType w:val="hybridMultilevel"/>
    <w:tmpl w:val="73E2455A"/>
    <w:lvl w:ilvl="0" w:tplc="3809000F">
      <w:start w:val="1"/>
      <w:numFmt w:val="decimal"/>
      <w:lvlText w:val="%1."/>
      <w:lvlJc w:val="left"/>
      <w:pPr>
        <w:ind w:left="1440" w:hanging="360"/>
      </w:p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7" w15:restartNumberingAfterBreak="0">
    <w:nsid w:val="2AAB2B05"/>
    <w:multiLevelType w:val="hybridMultilevel"/>
    <w:tmpl w:val="473646FA"/>
    <w:lvl w:ilvl="0" w:tplc="3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0124CA7"/>
    <w:multiLevelType w:val="hybridMultilevel"/>
    <w:tmpl w:val="7B668886"/>
    <w:lvl w:ilvl="0" w:tplc="3809000F">
      <w:start w:val="1"/>
      <w:numFmt w:val="decimal"/>
      <w:lvlText w:val="%1."/>
      <w:lvlJc w:val="left"/>
      <w:pPr>
        <w:ind w:left="1079" w:hanging="360"/>
      </w:pPr>
    </w:lvl>
    <w:lvl w:ilvl="1" w:tplc="38090019" w:tentative="1">
      <w:start w:val="1"/>
      <w:numFmt w:val="lowerLetter"/>
      <w:lvlText w:val="%2."/>
      <w:lvlJc w:val="left"/>
      <w:pPr>
        <w:ind w:left="1799" w:hanging="360"/>
      </w:pPr>
    </w:lvl>
    <w:lvl w:ilvl="2" w:tplc="3809001B" w:tentative="1">
      <w:start w:val="1"/>
      <w:numFmt w:val="lowerRoman"/>
      <w:lvlText w:val="%3."/>
      <w:lvlJc w:val="right"/>
      <w:pPr>
        <w:ind w:left="2519" w:hanging="180"/>
      </w:pPr>
    </w:lvl>
    <w:lvl w:ilvl="3" w:tplc="3809000F" w:tentative="1">
      <w:start w:val="1"/>
      <w:numFmt w:val="decimal"/>
      <w:lvlText w:val="%4."/>
      <w:lvlJc w:val="left"/>
      <w:pPr>
        <w:ind w:left="3239" w:hanging="360"/>
      </w:pPr>
    </w:lvl>
    <w:lvl w:ilvl="4" w:tplc="38090019" w:tentative="1">
      <w:start w:val="1"/>
      <w:numFmt w:val="lowerLetter"/>
      <w:lvlText w:val="%5."/>
      <w:lvlJc w:val="left"/>
      <w:pPr>
        <w:ind w:left="3959" w:hanging="360"/>
      </w:pPr>
    </w:lvl>
    <w:lvl w:ilvl="5" w:tplc="3809001B" w:tentative="1">
      <w:start w:val="1"/>
      <w:numFmt w:val="lowerRoman"/>
      <w:lvlText w:val="%6."/>
      <w:lvlJc w:val="right"/>
      <w:pPr>
        <w:ind w:left="4679" w:hanging="180"/>
      </w:pPr>
    </w:lvl>
    <w:lvl w:ilvl="6" w:tplc="3809000F" w:tentative="1">
      <w:start w:val="1"/>
      <w:numFmt w:val="decimal"/>
      <w:lvlText w:val="%7."/>
      <w:lvlJc w:val="left"/>
      <w:pPr>
        <w:ind w:left="5399" w:hanging="360"/>
      </w:pPr>
    </w:lvl>
    <w:lvl w:ilvl="7" w:tplc="38090019" w:tentative="1">
      <w:start w:val="1"/>
      <w:numFmt w:val="lowerLetter"/>
      <w:lvlText w:val="%8."/>
      <w:lvlJc w:val="left"/>
      <w:pPr>
        <w:ind w:left="6119" w:hanging="360"/>
      </w:pPr>
    </w:lvl>
    <w:lvl w:ilvl="8" w:tplc="3809001B" w:tentative="1">
      <w:start w:val="1"/>
      <w:numFmt w:val="lowerRoman"/>
      <w:lvlText w:val="%9."/>
      <w:lvlJc w:val="right"/>
      <w:pPr>
        <w:ind w:left="6839" w:hanging="180"/>
      </w:pPr>
    </w:lvl>
  </w:abstractNum>
  <w:abstractNum w:abstractNumId="9" w15:restartNumberingAfterBreak="0">
    <w:nsid w:val="31AA72B2"/>
    <w:multiLevelType w:val="hybridMultilevel"/>
    <w:tmpl w:val="DD8CEE06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FFFFFFFF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FFFFFF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FFFFFF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FFFFFFFF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FFFFFF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FFFFFF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FFFFFFFF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80D164C"/>
    <w:multiLevelType w:val="hybridMultilevel"/>
    <w:tmpl w:val="0CE6551C"/>
    <w:lvl w:ilvl="0" w:tplc="3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0193FEB"/>
    <w:multiLevelType w:val="hybridMultilevel"/>
    <w:tmpl w:val="AD3075AE"/>
    <w:lvl w:ilvl="0" w:tplc="C8BC46A8">
      <w:start w:val="1"/>
      <w:numFmt w:val="upperRoman"/>
      <w:lvlText w:val="%1."/>
      <w:lvlJc w:val="center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490A3CA8"/>
    <w:multiLevelType w:val="hybridMultilevel"/>
    <w:tmpl w:val="81A61B1C"/>
    <w:lvl w:ilvl="0" w:tplc="C8BC46A8">
      <w:start w:val="1"/>
      <w:numFmt w:val="upperRoman"/>
      <w:lvlText w:val="%1."/>
      <w:lvlJc w:val="center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4E58398D"/>
    <w:multiLevelType w:val="hybridMultilevel"/>
    <w:tmpl w:val="29A6491A"/>
    <w:lvl w:ilvl="0" w:tplc="3809000F">
      <w:start w:val="1"/>
      <w:numFmt w:val="decimal"/>
      <w:lvlText w:val="%1."/>
      <w:lvlJc w:val="left"/>
      <w:pPr>
        <w:ind w:left="1080" w:hanging="360"/>
      </w:p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4" w15:restartNumberingAfterBreak="0">
    <w:nsid w:val="57022027"/>
    <w:multiLevelType w:val="hybridMultilevel"/>
    <w:tmpl w:val="5D1EA61E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5ED86217"/>
    <w:multiLevelType w:val="hybridMultilevel"/>
    <w:tmpl w:val="946A3512"/>
    <w:lvl w:ilvl="0" w:tplc="F5487D18">
      <w:start w:val="1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21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61CA3C2C"/>
    <w:multiLevelType w:val="hybridMultilevel"/>
    <w:tmpl w:val="23CEFE52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FFFFFFFF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FFFFFF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FFFFFF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FFFFFFFF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FFFFFF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FFFFFF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FFFFFFFF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636B3AD9"/>
    <w:multiLevelType w:val="hybridMultilevel"/>
    <w:tmpl w:val="A6689118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65D31F48"/>
    <w:multiLevelType w:val="hybridMultilevel"/>
    <w:tmpl w:val="9A286B6E"/>
    <w:lvl w:ilvl="0" w:tplc="C8BC46A8">
      <w:start w:val="1"/>
      <w:numFmt w:val="upperRoman"/>
      <w:lvlText w:val="%1."/>
      <w:lvlJc w:val="center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6C7A41C0"/>
    <w:multiLevelType w:val="hybridMultilevel"/>
    <w:tmpl w:val="58960B4C"/>
    <w:lvl w:ilvl="0" w:tplc="3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6D5651A9"/>
    <w:multiLevelType w:val="hybridMultilevel"/>
    <w:tmpl w:val="957638E2"/>
    <w:lvl w:ilvl="0" w:tplc="C8BC46A8">
      <w:start w:val="1"/>
      <w:numFmt w:val="upperRoman"/>
      <w:lvlText w:val="%1."/>
      <w:lvlJc w:val="center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76352702"/>
    <w:multiLevelType w:val="hybridMultilevel"/>
    <w:tmpl w:val="85A69FBA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7D434952"/>
    <w:multiLevelType w:val="hybridMultilevel"/>
    <w:tmpl w:val="21926A20"/>
    <w:lvl w:ilvl="0" w:tplc="3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7"/>
  </w:num>
  <w:num w:numId="2">
    <w:abstractNumId w:val="7"/>
  </w:num>
  <w:num w:numId="3">
    <w:abstractNumId w:val="10"/>
  </w:num>
  <w:num w:numId="4">
    <w:abstractNumId w:val="22"/>
  </w:num>
  <w:num w:numId="5">
    <w:abstractNumId w:val="5"/>
  </w:num>
  <w:num w:numId="6">
    <w:abstractNumId w:val="19"/>
  </w:num>
  <w:num w:numId="7">
    <w:abstractNumId w:val="1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8">
    <w:abstractNumId w:val="14"/>
  </w:num>
  <w:num w:numId="9">
    <w:abstractNumId w:val="1"/>
  </w:num>
  <w:num w:numId="10">
    <w:abstractNumId w:val="8"/>
  </w:num>
  <w:num w:numId="11">
    <w:abstractNumId w:val="21"/>
  </w:num>
  <w:num w:numId="12">
    <w:abstractNumId w:val="15"/>
  </w:num>
  <w:num w:numId="13">
    <w:abstractNumId w:val="3"/>
  </w:num>
  <w:num w:numId="14">
    <w:abstractNumId w:val="0"/>
  </w:num>
  <w:num w:numId="15">
    <w:abstractNumId w:val="4"/>
  </w:num>
  <w:num w:numId="16">
    <w:abstractNumId w:val="2"/>
  </w:num>
  <w:num w:numId="17">
    <w:abstractNumId w:val="13"/>
  </w:num>
  <w:num w:numId="18">
    <w:abstractNumId w:val="16"/>
  </w:num>
  <w:num w:numId="19">
    <w:abstractNumId w:val="9"/>
  </w:num>
  <w:num w:numId="20">
    <w:abstractNumId w:val="20"/>
  </w:num>
  <w:num w:numId="21">
    <w:abstractNumId w:val="18"/>
  </w:num>
  <w:num w:numId="22">
    <w:abstractNumId w:val="12"/>
  </w:num>
  <w:num w:numId="23">
    <w:abstractNumId w:val="11"/>
  </w:num>
  <w:num w:numId="24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5">
    <w:abstractNumId w:val="6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Guna Dermawan">
    <w15:presenceInfo w15:providerId="Windows Live" w15:userId="77af1956743b521e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C4227"/>
    <w:rsid w:val="000005E9"/>
    <w:rsid w:val="00007C24"/>
    <w:rsid w:val="00010FD0"/>
    <w:rsid w:val="000110A4"/>
    <w:rsid w:val="00013914"/>
    <w:rsid w:val="00013B7A"/>
    <w:rsid w:val="0001566B"/>
    <w:rsid w:val="00015A05"/>
    <w:rsid w:val="00015E09"/>
    <w:rsid w:val="00016AD3"/>
    <w:rsid w:val="00016B25"/>
    <w:rsid w:val="00020C94"/>
    <w:rsid w:val="00030F07"/>
    <w:rsid w:val="00033C58"/>
    <w:rsid w:val="000402A0"/>
    <w:rsid w:val="000518AB"/>
    <w:rsid w:val="000529AF"/>
    <w:rsid w:val="00053A09"/>
    <w:rsid w:val="00056D77"/>
    <w:rsid w:val="00060909"/>
    <w:rsid w:val="00060DA5"/>
    <w:rsid w:val="000624FD"/>
    <w:rsid w:val="00074331"/>
    <w:rsid w:val="00077CCB"/>
    <w:rsid w:val="0009521F"/>
    <w:rsid w:val="00097D2B"/>
    <w:rsid w:val="000C438F"/>
    <w:rsid w:val="000C4D75"/>
    <w:rsid w:val="000C4D77"/>
    <w:rsid w:val="000C4D86"/>
    <w:rsid w:val="000E179A"/>
    <w:rsid w:val="00103895"/>
    <w:rsid w:val="00110777"/>
    <w:rsid w:val="001133B9"/>
    <w:rsid w:val="00114DD0"/>
    <w:rsid w:val="00121C2B"/>
    <w:rsid w:val="001330B5"/>
    <w:rsid w:val="00135AB7"/>
    <w:rsid w:val="001418F3"/>
    <w:rsid w:val="0015025B"/>
    <w:rsid w:val="001559E2"/>
    <w:rsid w:val="00156A2B"/>
    <w:rsid w:val="00157E3D"/>
    <w:rsid w:val="001604F2"/>
    <w:rsid w:val="001611D5"/>
    <w:rsid w:val="00173359"/>
    <w:rsid w:val="00174A36"/>
    <w:rsid w:val="001779E8"/>
    <w:rsid w:val="00185288"/>
    <w:rsid w:val="001955D7"/>
    <w:rsid w:val="001973F0"/>
    <w:rsid w:val="001A494D"/>
    <w:rsid w:val="001A4FE4"/>
    <w:rsid w:val="001C3410"/>
    <w:rsid w:val="001C6798"/>
    <w:rsid w:val="001D1ED6"/>
    <w:rsid w:val="001D6E75"/>
    <w:rsid w:val="001D7DC0"/>
    <w:rsid w:val="001E37D0"/>
    <w:rsid w:val="001E39A9"/>
    <w:rsid w:val="001F0695"/>
    <w:rsid w:val="001F3822"/>
    <w:rsid w:val="001F4EC3"/>
    <w:rsid w:val="001F73BD"/>
    <w:rsid w:val="00200B6F"/>
    <w:rsid w:val="00202123"/>
    <w:rsid w:val="00203405"/>
    <w:rsid w:val="00203F0F"/>
    <w:rsid w:val="00203F24"/>
    <w:rsid w:val="002059B5"/>
    <w:rsid w:val="00223E6C"/>
    <w:rsid w:val="00226069"/>
    <w:rsid w:val="00235573"/>
    <w:rsid w:val="002401D9"/>
    <w:rsid w:val="00242524"/>
    <w:rsid w:val="00257BB6"/>
    <w:rsid w:val="002631E6"/>
    <w:rsid w:val="00267502"/>
    <w:rsid w:val="0027136D"/>
    <w:rsid w:val="002723E9"/>
    <w:rsid w:val="00272F14"/>
    <w:rsid w:val="00273FB1"/>
    <w:rsid w:val="00292A94"/>
    <w:rsid w:val="0029669C"/>
    <w:rsid w:val="002A3AA7"/>
    <w:rsid w:val="002B32C8"/>
    <w:rsid w:val="002D759F"/>
    <w:rsid w:val="002E3004"/>
    <w:rsid w:val="002E591F"/>
    <w:rsid w:val="002F3EEF"/>
    <w:rsid w:val="002F5A2E"/>
    <w:rsid w:val="002F5B77"/>
    <w:rsid w:val="00305953"/>
    <w:rsid w:val="00310F07"/>
    <w:rsid w:val="00312FC5"/>
    <w:rsid w:val="00316233"/>
    <w:rsid w:val="00324D8B"/>
    <w:rsid w:val="00325191"/>
    <w:rsid w:val="00330E71"/>
    <w:rsid w:val="0033494A"/>
    <w:rsid w:val="00337517"/>
    <w:rsid w:val="00340C6D"/>
    <w:rsid w:val="0034605F"/>
    <w:rsid w:val="00351801"/>
    <w:rsid w:val="003534C5"/>
    <w:rsid w:val="00353E5B"/>
    <w:rsid w:val="0035670A"/>
    <w:rsid w:val="00361D70"/>
    <w:rsid w:val="00361F39"/>
    <w:rsid w:val="00372D8B"/>
    <w:rsid w:val="00397AB4"/>
    <w:rsid w:val="003B6D9C"/>
    <w:rsid w:val="003C3612"/>
    <w:rsid w:val="003C5CB5"/>
    <w:rsid w:val="003D3D2A"/>
    <w:rsid w:val="003D41A9"/>
    <w:rsid w:val="003E1FCD"/>
    <w:rsid w:val="003E2170"/>
    <w:rsid w:val="003E75A6"/>
    <w:rsid w:val="003F1DB4"/>
    <w:rsid w:val="003F7D36"/>
    <w:rsid w:val="00403470"/>
    <w:rsid w:val="004068B7"/>
    <w:rsid w:val="004068DC"/>
    <w:rsid w:val="00412A34"/>
    <w:rsid w:val="00413C8A"/>
    <w:rsid w:val="00421F9F"/>
    <w:rsid w:val="00437969"/>
    <w:rsid w:val="004419F8"/>
    <w:rsid w:val="00443208"/>
    <w:rsid w:val="00452A74"/>
    <w:rsid w:val="00460B56"/>
    <w:rsid w:val="00465B02"/>
    <w:rsid w:val="00467C3A"/>
    <w:rsid w:val="00472EE3"/>
    <w:rsid w:val="00480E76"/>
    <w:rsid w:val="004852C6"/>
    <w:rsid w:val="004865C7"/>
    <w:rsid w:val="0048776F"/>
    <w:rsid w:val="00487EEC"/>
    <w:rsid w:val="00490FBB"/>
    <w:rsid w:val="00491478"/>
    <w:rsid w:val="004A4778"/>
    <w:rsid w:val="004B19D8"/>
    <w:rsid w:val="004B1B8E"/>
    <w:rsid w:val="004B303F"/>
    <w:rsid w:val="004B4264"/>
    <w:rsid w:val="004B43FD"/>
    <w:rsid w:val="004B5670"/>
    <w:rsid w:val="004B7B67"/>
    <w:rsid w:val="004C1CCD"/>
    <w:rsid w:val="004C6F49"/>
    <w:rsid w:val="004D2B95"/>
    <w:rsid w:val="004D5692"/>
    <w:rsid w:val="004D6611"/>
    <w:rsid w:val="004D7C0B"/>
    <w:rsid w:val="004E4690"/>
    <w:rsid w:val="004F3D2E"/>
    <w:rsid w:val="004F5312"/>
    <w:rsid w:val="00501052"/>
    <w:rsid w:val="0051506E"/>
    <w:rsid w:val="00520E23"/>
    <w:rsid w:val="0052236B"/>
    <w:rsid w:val="00524423"/>
    <w:rsid w:val="00525866"/>
    <w:rsid w:val="00531204"/>
    <w:rsid w:val="0053138C"/>
    <w:rsid w:val="0054004C"/>
    <w:rsid w:val="00541762"/>
    <w:rsid w:val="00541E3A"/>
    <w:rsid w:val="00545A3B"/>
    <w:rsid w:val="0054719D"/>
    <w:rsid w:val="0054798D"/>
    <w:rsid w:val="005567EF"/>
    <w:rsid w:val="00562BC3"/>
    <w:rsid w:val="00564656"/>
    <w:rsid w:val="00565F11"/>
    <w:rsid w:val="00573A51"/>
    <w:rsid w:val="00582D8D"/>
    <w:rsid w:val="005931B3"/>
    <w:rsid w:val="0059398E"/>
    <w:rsid w:val="00595482"/>
    <w:rsid w:val="00595D87"/>
    <w:rsid w:val="005A202A"/>
    <w:rsid w:val="005A2D70"/>
    <w:rsid w:val="005A64FA"/>
    <w:rsid w:val="005C084F"/>
    <w:rsid w:val="005C3241"/>
    <w:rsid w:val="00607254"/>
    <w:rsid w:val="00626DD4"/>
    <w:rsid w:val="006271BE"/>
    <w:rsid w:val="006279FC"/>
    <w:rsid w:val="00633274"/>
    <w:rsid w:val="00634BF9"/>
    <w:rsid w:val="00636014"/>
    <w:rsid w:val="006377BB"/>
    <w:rsid w:val="00640210"/>
    <w:rsid w:val="006465AC"/>
    <w:rsid w:val="006578C3"/>
    <w:rsid w:val="00665433"/>
    <w:rsid w:val="00675F08"/>
    <w:rsid w:val="006807B1"/>
    <w:rsid w:val="00680CFF"/>
    <w:rsid w:val="00681159"/>
    <w:rsid w:val="00683882"/>
    <w:rsid w:val="0068530F"/>
    <w:rsid w:val="00691680"/>
    <w:rsid w:val="006975B8"/>
    <w:rsid w:val="006A2735"/>
    <w:rsid w:val="006A6767"/>
    <w:rsid w:val="006B65A6"/>
    <w:rsid w:val="006C59D5"/>
    <w:rsid w:val="006C6424"/>
    <w:rsid w:val="006C7B5A"/>
    <w:rsid w:val="006D3688"/>
    <w:rsid w:val="006D5200"/>
    <w:rsid w:val="006D533D"/>
    <w:rsid w:val="006D70D0"/>
    <w:rsid w:val="006E0190"/>
    <w:rsid w:val="006E1DD2"/>
    <w:rsid w:val="006F5727"/>
    <w:rsid w:val="007108D1"/>
    <w:rsid w:val="00717BB3"/>
    <w:rsid w:val="00721A4F"/>
    <w:rsid w:val="007260BB"/>
    <w:rsid w:val="007276E0"/>
    <w:rsid w:val="007536F2"/>
    <w:rsid w:val="007726C3"/>
    <w:rsid w:val="00787250"/>
    <w:rsid w:val="007873BD"/>
    <w:rsid w:val="00794671"/>
    <w:rsid w:val="007A1EF7"/>
    <w:rsid w:val="007A57D3"/>
    <w:rsid w:val="007C32E5"/>
    <w:rsid w:val="007C39DB"/>
    <w:rsid w:val="007C43DE"/>
    <w:rsid w:val="007D2896"/>
    <w:rsid w:val="007D6314"/>
    <w:rsid w:val="007D6A41"/>
    <w:rsid w:val="007E330C"/>
    <w:rsid w:val="007E5C9C"/>
    <w:rsid w:val="007E7D3C"/>
    <w:rsid w:val="007F63B0"/>
    <w:rsid w:val="007F6D06"/>
    <w:rsid w:val="007F75A0"/>
    <w:rsid w:val="00805EF4"/>
    <w:rsid w:val="00807C1F"/>
    <w:rsid w:val="0081062E"/>
    <w:rsid w:val="00816070"/>
    <w:rsid w:val="00816C35"/>
    <w:rsid w:val="00816FD2"/>
    <w:rsid w:val="0082680E"/>
    <w:rsid w:val="00831734"/>
    <w:rsid w:val="0083373A"/>
    <w:rsid w:val="0084190C"/>
    <w:rsid w:val="008457FF"/>
    <w:rsid w:val="00847992"/>
    <w:rsid w:val="00850055"/>
    <w:rsid w:val="00850C57"/>
    <w:rsid w:val="008528DE"/>
    <w:rsid w:val="00862AFC"/>
    <w:rsid w:val="0087662A"/>
    <w:rsid w:val="0088474B"/>
    <w:rsid w:val="00884C9F"/>
    <w:rsid w:val="00884E76"/>
    <w:rsid w:val="008A3265"/>
    <w:rsid w:val="008B0BD1"/>
    <w:rsid w:val="008C1969"/>
    <w:rsid w:val="008C481D"/>
    <w:rsid w:val="008D18B1"/>
    <w:rsid w:val="008D2E9A"/>
    <w:rsid w:val="009027CA"/>
    <w:rsid w:val="00903C78"/>
    <w:rsid w:val="00911FAB"/>
    <w:rsid w:val="00916B11"/>
    <w:rsid w:val="00921357"/>
    <w:rsid w:val="00922D2B"/>
    <w:rsid w:val="00924A53"/>
    <w:rsid w:val="00925E00"/>
    <w:rsid w:val="00925E5A"/>
    <w:rsid w:val="00925EC9"/>
    <w:rsid w:val="00930C1A"/>
    <w:rsid w:val="00932F0F"/>
    <w:rsid w:val="009338DC"/>
    <w:rsid w:val="0093719A"/>
    <w:rsid w:val="0093785C"/>
    <w:rsid w:val="00945998"/>
    <w:rsid w:val="00947150"/>
    <w:rsid w:val="00950AA5"/>
    <w:rsid w:val="00957C48"/>
    <w:rsid w:val="00961D5B"/>
    <w:rsid w:val="00963BD1"/>
    <w:rsid w:val="009651F3"/>
    <w:rsid w:val="0097562E"/>
    <w:rsid w:val="009822D9"/>
    <w:rsid w:val="00997538"/>
    <w:rsid w:val="00997C79"/>
    <w:rsid w:val="009A2B7F"/>
    <w:rsid w:val="009A32E6"/>
    <w:rsid w:val="009A4AE0"/>
    <w:rsid w:val="009B0EF1"/>
    <w:rsid w:val="009B674C"/>
    <w:rsid w:val="009B79DD"/>
    <w:rsid w:val="009C1FA6"/>
    <w:rsid w:val="009C5A06"/>
    <w:rsid w:val="009D240E"/>
    <w:rsid w:val="009D371B"/>
    <w:rsid w:val="009D5FC6"/>
    <w:rsid w:val="009E2E09"/>
    <w:rsid w:val="009E350A"/>
    <w:rsid w:val="009E37D1"/>
    <w:rsid w:val="009F2D7E"/>
    <w:rsid w:val="009F7EE2"/>
    <w:rsid w:val="00A044C4"/>
    <w:rsid w:val="00A07584"/>
    <w:rsid w:val="00A101D7"/>
    <w:rsid w:val="00A12669"/>
    <w:rsid w:val="00A1353A"/>
    <w:rsid w:val="00A23D63"/>
    <w:rsid w:val="00A3262C"/>
    <w:rsid w:val="00A326E2"/>
    <w:rsid w:val="00A43D4D"/>
    <w:rsid w:val="00A4518E"/>
    <w:rsid w:val="00A535E8"/>
    <w:rsid w:val="00A62EAE"/>
    <w:rsid w:val="00A64876"/>
    <w:rsid w:val="00A6761C"/>
    <w:rsid w:val="00A7391D"/>
    <w:rsid w:val="00A7530A"/>
    <w:rsid w:val="00A832A2"/>
    <w:rsid w:val="00A85794"/>
    <w:rsid w:val="00A85DFF"/>
    <w:rsid w:val="00A862E9"/>
    <w:rsid w:val="00A86ABB"/>
    <w:rsid w:val="00A86E19"/>
    <w:rsid w:val="00A92AD1"/>
    <w:rsid w:val="00AA4B80"/>
    <w:rsid w:val="00AA7443"/>
    <w:rsid w:val="00AB4E86"/>
    <w:rsid w:val="00AB6BC0"/>
    <w:rsid w:val="00AC7B96"/>
    <w:rsid w:val="00AD0530"/>
    <w:rsid w:val="00AD4260"/>
    <w:rsid w:val="00AD5EAA"/>
    <w:rsid w:val="00AE0BD0"/>
    <w:rsid w:val="00AE2162"/>
    <w:rsid w:val="00AE359E"/>
    <w:rsid w:val="00AF2882"/>
    <w:rsid w:val="00AF79E1"/>
    <w:rsid w:val="00B06B9A"/>
    <w:rsid w:val="00B20494"/>
    <w:rsid w:val="00B272A1"/>
    <w:rsid w:val="00B37D75"/>
    <w:rsid w:val="00B56EC5"/>
    <w:rsid w:val="00B67698"/>
    <w:rsid w:val="00B8202B"/>
    <w:rsid w:val="00B838A6"/>
    <w:rsid w:val="00B87D2A"/>
    <w:rsid w:val="00B96589"/>
    <w:rsid w:val="00BA11D7"/>
    <w:rsid w:val="00BA345B"/>
    <w:rsid w:val="00BA3875"/>
    <w:rsid w:val="00BA6828"/>
    <w:rsid w:val="00BB2234"/>
    <w:rsid w:val="00BB4754"/>
    <w:rsid w:val="00BB5328"/>
    <w:rsid w:val="00BC3A66"/>
    <w:rsid w:val="00BC40AD"/>
    <w:rsid w:val="00BC4227"/>
    <w:rsid w:val="00BC6E36"/>
    <w:rsid w:val="00BD20D1"/>
    <w:rsid w:val="00BD2C2E"/>
    <w:rsid w:val="00BD2C9F"/>
    <w:rsid w:val="00BD70E7"/>
    <w:rsid w:val="00BF1727"/>
    <w:rsid w:val="00BF50CB"/>
    <w:rsid w:val="00BF75B8"/>
    <w:rsid w:val="00C07A73"/>
    <w:rsid w:val="00C16261"/>
    <w:rsid w:val="00C26B3E"/>
    <w:rsid w:val="00C34D54"/>
    <w:rsid w:val="00C42B25"/>
    <w:rsid w:val="00C467EC"/>
    <w:rsid w:val="00C50BBE"/>
    <w:rsid w:val="00C55FBA"/>
    <w:rsid w:val="00C57DB2"/>
    <w:rsid w:val="00C65BF1"/>
    <w:rsid w:val="00C662A6"/>
    <w:rsid w:val="00C74D2B"/>
    <w:rsid w:val="00C810A3"/>
    <w:rsid w:val="00C82A66"/>
    <w:rsid w:val="00C82D96"/>
    <w:rsid w:val="00C95001"/>
    <w:rsid w:val="00CA0E99"/>
    <w:rsid w:val="00CA1F99"/>
    <w:rsid w:val="00CA762D"/>
    <w:rsid w:val="00CB2711"/>
    <w:rsid w:val="00CC2267"/>
    <w:rsid w:val="00CC29B4"/>
    <w:rsid w:val="00CC51D8"/>
    <w:rsid w:val="00CC6B91"/>
    <w:rsid w:val="00CD42F2"/>
    <w:rsid w:val="00CE73BB"/>
    <w:rsid w:val="00CF0236"/>
    <w:rsid w:val="00CF4039"/>
    <w:rsid w:val="00CF7AEC"/>
    <w:rsid w:val="00D0524B"/>
    <w:rsid w:val="00D2641E"/>
    <w:rsid w:val="00D30715"/>
    <w:rsid w:val="00D31B70"/>
    <w:rsid w:val="00D31FCC"/>
    <w:rsid w:val="00D3656E"/>
    <w:rsid w:val="00D4578D"/>
    <w:rsid w:val="00D45E52"/>
    <w:rsid w:val="00D71A97"/>
    <w:rsid w:val="00D735C6"/>
    <w:rsid w:val="00D84237"/>
    <w:rsid w:val="00D92FE2"/>
    <w:rsid w:val="00DA2B5C"/>
    <w:rsid w:val="00DA7F43"/>
    <w:rsid w:val="00DB3723"/>
    <w:rsid w:val="00DB4570"/>
    <w:rsid w:val="00DC2A98"/>
    <w:rsid w:val="00DC3884"/>
    <w:rsid w:val="00DE2741"/>
    <w:rsid w:val="00DF0F01"/>
    <w:rsid w:val="00E07274"/>
    <w:rsid w:val="00E15377"/>
    <w:rsid w:val="00E23889"/>
    <w:rsid w:val="00E32CDB"/>
    <w:rsid w:val="00E33549"/>
    <w:rsid w:val="00E41EA4"/>
    <w:rsid w:val="00E43371"/>
    <w:rsid w:val="00E4690A"/>
    <w:rsid w:val="00E60F8B"/>
    <w:rsid w:val="00E612B4"/>
    <w:rsid w:val="00E61388"/>
    <w:rsid w:val="00E619B3"/>
    <w:rsid w:val="00E82057"/>
    <w:rsid w:val="00E918FE"/>
    <w:rsid w:val="00E9706D"/>
    <w:rsid w:val="00EA5554"/>
    <w:rsid w:val="00EA5B7E"/>
    <w:rsid w:val="00EA7371"/>
    <w:rsid w:val="00EC6201"/>
    <w:rsid w:val="00ED3D8F"/>
    <w:rsid w:val="00ED497F"/>
    <w:rsid w:val="00EE6561"/>
    <w:rsid w:val="00EF7067"/>
    <w:rsid w:val="00F012C2"/>
    <w:rsid w:val="00F103D1"/>
    <w:rsid w:val="00F10744"/>
    <w:rsid w:val="00F13905"/>
    <w:rsid w:val="00F14F87"/>
    <w:rsid w:val="00F25B3C"/>
    <w:rsid w:val="00F32004"/>
    <w:rsid w:val="00F32E29"/>
    <w:rsid w:val="00F43088"/>
    <w:rsid w:val="00F50511"/>
    <w:rsid w:val="00F50F60"/>
    <w:rsid w:val="00F53504"/>
    <w:rsid w:val="00F55784"/>
    <w:rsid w:val="00F62E59"/>
    <w:rsid w:val="00F67B12"/>
    <w:rsid w:val="00F727E7"/>
    <w:rsid w:val="00F746A9"/>
    <w:rsid w:val="00F75619"/>
    <w:rsid w:val="00F83A04"/>
    <w:rsid w:val="00F83D47"/>
    <w:rsid w:val="00F8467D"/>
    <w:rsid w:val="00F94C10"/>
    <w:rsid w:val="00F94EFA"/>
    <w:rsid w:val="00F94FD6"/>
    <w:rsid w:val="00F95E8C"/>
    <w:rsid w:val="00FA4C8B"/>
    <w:rsid w:val="00FA4D49"/>
    <w:rsid w:val="00FC09C7"/>
    <w:rsid w:val="00FC0BA2"/>
    <w:rsid w:val="00FC3282"/>
    <w:rsid w:val="00FD0A1E"/>
    <w:rsid w:val="00FD3809"/>
    <w:rsid w:val="00FD58C6"/>
    <w:rsid w:val="00FE0F7E"/>
    <w:rsid w:val="00FE3948"/>
    <w:rsid w:val="00FF29C7"/>
    <w:rsid w:val="00FF568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1EE1948"/>
  <w15:chartTrackingRefBased/>
  <w15:docId w15:val="{90BE8191-7403-4C7B-900B-AF4360E45DC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BC4227"/>
    <w:pPr>
      <w:ind w:left="720"/>
      <w:contextualSpacing/>
    </w:pPr>
  </w:style>
  <w:style w:type="paragraph" w:styleId="Caption">
    <w:name w:val="caption"/>
    <w:basedOn w:val="Normal"/>
    <w:next w:val="Normal"/>
    <w:uiPriority w:val="35"/>
    <w:unhideWhenUsed/>
    <w:qFormat/>
    <w:rsid w:val="00903C78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table" w:styleId="TableGrid">
    <w:name w:val="Table Grid"/>
    <w:basedOn w:val="TableNormal"/>
    <w:uiPriority w:val="39"/>
    <w:rsid w:val="007C43D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Revision">
    <w:name w:val="Revision"/>
    <w:hidden/>
    <w:uiPriority w:val="99"/>
    <w:semiHidden/>
    <w:rsid w:val="004C6F49"/>
    <w:pPr>
      <w:spacing w:after="0" w:line="240" w:lineRule="auto"/>
    </w:pPr>
  </w:style>
  <w:style w:type="paragraph" w:styleId="Subtitle">
    <w:name w:val="Subtitle"/>
    <w:aliases w:val="isi"/>
    <w:next w:val="Normal"/>
    <w:link w:val="SubtitleChar"/>
    <w:uiPriority w:val="11"/>
    <w:qFormat/>
    <w:rsid w:val="00E60F8B"/>
    <w:pPr>
      <w:numPr>
        <w:ilvl w:val="1"/>
      </w:numPr>
    </w:pPr>
    <w:rPr>
      <w:rFonts w:ascii="Times New Roman" w:eastAsiaTheme="minorEastAsia" w:hAnsi="Times New Roman"/>
      <w:color w:val="000000" w:themeColor="text1"/>
      <w:spacing w:val="15"/>
      <w:sz w:val="24"/>
    </w:rPr>
  </w:style>
  <w:style w:type="character" w:customStyle="1" w:styleId="SubtitleChar">
    <w:name w:val="Subtitle Char"/>
    <w:aliases w:val="isi Char"/>
    <w:basedOn w:val="DefaultParagraphFont"/>
    <w:link w:val="Subtitle"/>
    <w:uiPriority w:val="11"/>
    <w:rsid w:val="00E60F8B"/>
    <w:rPr>
      <w:rFonts w:ascii="Times New Roman" w:eastAsiaTheme="minorEastAsia" w:hAnsi="Times New Roman"/>
      <w:color w:val="000000" w:themeColor="text1"/>
      <w:spacing w:val="15"/>
      <w:sz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9A32E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A32E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A32E6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A32E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A32E6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57503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66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8045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3833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9750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412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590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895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diagramQuickStyle" Target="diagrams/quickStyle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diagramLayout" Target="diagrams/layout1.xml"/><Relationship Id="rId12" Type="http://schemas.microsoft.com/office/2011/relationships/people" Target="peop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diagramData" Target="diagrams/data1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microsoft.com/office/2007/relationships/diagramDrawing" Target="diagrams/drawing1.xml"/><Relationship Id="rId4" Type="http://schemas.openxmlformats.org/officeDocument/2006/relationships/settings" Target="settings.xml"/><Relationship Id="rId9" Type="http://schemas.openxmlformats.org/officeDocument/2006/relationships/diagramColors" Target="diagrams/colors1.xml"/></Relationships>
</file>

<file path=word/diagrams/colors1.xml><?xml version="1.0" encoding="utf-8"?>
<dgm:colorsDef xmlns:dgm="http://schemas.openxmlformats.org/drawingml/2006/diagram" xmlns:a="http://schemas.openxmlformats.org/drawingml/2006/main" uniqueId="urn:microsoft.com/office/officeart/2005/8/colors/accent1_2">
  <dgm:title val=""/>
  <dgm:desc val=""/>
  <dgm:catLst>
    <dgm:cat type="accent1" pri="11200"/>
  </dgm:catLst>
  <dgm:styleLbl name="node0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lignNode1">
    <dgm:fillClrLst meth="repeat">
      <a:schemeClr val="accent1"/>
    </dgm:fillClrLst>
    <dgm:linClrLst meth="repeat">
      <a:schemeClr val="accent1"/>
    </dgm:linClrLst>
    <dgm:effectClrLst/>
    <dgm:txLinClrLst/>
    <dgm:txFillClrLst/>
    <dgm:txEffectClrLst/>
  </dgm:styleLbl>
  <dgm:styleLbl name="node1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lnNode1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vennNode1">
    <dgm:fillClrLst meth="repeat">
      <a:schemeClr val="accent1">
        <a:alpha val="50000"/>
      </a:schemeClr>
    </dgm:fillClrLst>
    <dgm:linClrLst meth="repeat">
      <a:schemeClr val="lt1"/>
    </dgm:linClrLst>
    <dgm:effectClrLst/>
    <dgm:txLinClrLst/>
    <dgm:txFillClrLst/>
    <dgm:txEffectClrLst/>
  </dgm:styleLbl>
  <dgm:styleLbl name="node2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node3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node4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fgImgPlace1">
    <dgm:fillClrLst meth="repeat">
      <a:schemeClr val="accent1">
        <a:tint val="50000"/>
      </a:schemeClr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alignImgPlace1">
    <dgm:fillClrLst meth="repeat">
      <a:schemeClr val="accent1">
        <a:tint val="50000"/>
      </a:schemeClr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bgImgPlace1">
    <dgm:fillClrLst meth="repeat">
      <a:schemeClr val="accent1">
        <a:tint val="50000"/>
      </a:schemeClr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sibTrans2D1">
    <dgm:fillClrLst meth="repeat">
      <a:schemeClr val="accent1">
        <a:tint val="60000"/>
      </a:schemeClr>
    </dgm:fillClrLst>
    <dgm:linClrLst meth="repeat">
      <a:schemeClr val="accent1">
        <a:tint val="60000"/>
      </a:schemeClr>
    </dgm:linClrLst>
    <dgm:effectClrLst/>
    <dgm:txLinClrLst/>
    <dgm:txFillClrLst/>
    <dgm:txEffectClrLst/>
  </dgm:styleLbl>
  <dgm:styleLbl name="fgSibTrans2D1">
    <dgm:fillClrLst meth="repeat">
      <a:schemeClr val="accent1">
        <a:tint val="60000"/>
      </a:schemeClr>
    </dgm:fillClrLst>
    <dgm:linClrLst meth="repeat">
      <a:schemeClr val="accent1">
        <a:tint val="60000"/>
      </a:schemeClr>
    </dgm:linClrLst>
    <dgm:effectClrLst/>
    <dgm:txLinClrLst/>
    <dgm:txFillClrLst/>
    <dgm:txEffectClrLst/>
  </dgm:styleLbl>
  <dgm:styleLbl name="bgSibTrans2D1">
    <dgm:fillClrLst meth="repeat">
      <a:schemeClr val="accent1">
        <a:tint val="60000"/>
      </a:schemeClr>
    </dgm:fillClrLst>
    <dgm:linClrLst meth="repeat">
      <a:schemeClr val="accent1">
        <a:tint val="60000"/>
      </a:schemeClr>
    </dgm:linClrLst>
    <dgm:effectClrLst/>
    <dgm:txLinClrLst/>
    <dgm:txFillClrLst/>
    <dgm:txEffectClrLst/>
  </dgm:styleLbl>
  <dgm:styleLbl name="sibTrans1D1">
    <dgm:fillClrLst meth="repeat">
      <a:schemeClr val="accent1"/>
    </dgm:fillClrLst>
    <dgm:linClrLst meth="repeat">
      <a:schemeClr val="accent1"/>
    </dgm:linClrLst>
    <dgm:effectClrLst/>
    <dgm:txLinClrLst/>
    <dgm:txFillClrLst meth="repeat">
      <a:schemeClr val="tx1"/>
    </dgm:txFillClrLst>
    <dgm:txEffectClrLst/>
  </dgm:styleLbl>
  <dgm:styleLbl name="callout">
    <dgm:fillClrLst meth="repeat">
      <a:schemeClr val="accent1"/>
    </dgm:fillClrLst>
    <dgm:linClrLst meth="repeat">
      <a:schemeClr val="accent1">
        <a:tint val="50000"/>
      </a:schemeClr>
    </dgm:linClrLst>
    <dgm:effectClrLst/>
    <dgm:txLinClrLst/>
    <dgm:txFillClrLst meth="repeat">
      <a:schemeClr val="tx1"/>
    </dgm:txFillClrLst>
    <dgm:txEffectClrLst/>
  </dgm:styleLbl>
  <dgm:styleLbl name="asst0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sst1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sst2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sst3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sst4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parChTrans2D1">
    <dgm:fillClrLst meth="repeat">
      <a:schemeClr val="accent1">
        <a:tint val="60000"/>
      </a:schemeClr>
    </dgm:fillClrLst>
    <dgm:linClrLst meth="repeat">
      <a:schemeClr val="accent1">
        <a:tint val="60000"/>
      </a:schemeClr>
    </dgm:linClrLst>
    <dgm:effectClrLst/>
    <dgm:txLinClrLst/>
    <dgm:txFillClrLst meth="repeat">
      <a:schemeClr val="lt1"/>
    </dgm:txFillClrLst>
    <dgm:txEffectClrLst/>
  </dgm:styleLbl>
  <dgm:styleLbl name="parChTrans2D2">
    <dgm:fillClrLst meth="repeat">
      <a:schemeClr val="accent1"/>
    </dgm:fillClrLst>
    <dgm:linClrLst meth="repeat">
      <a:schemeClr val="accent1"/>
    </dgm:linClrLst>
    <dgm:effectClrLst/>
    <dgm:txLinClrLst/>
    <dgm:txFillClrLst meth="repeat">
      <a:schemeClr val="lt1"/>
    </dgm:txFillClrLst>
    <dgm:txEffectClrLst/>
  </dgm:styleLbl>
  <dgm:styleLbl name="parChTrans2D3">
    <dgm:fillClrLst meth="repeat">
      <a:schemeClr val="accent1"/>
    </dgm:fillClrLst>
    <dgm:linClrLst meth="repeat">
      <a:schemeClr val="accent1"/>
    </dgm:linClrLst>
    <dgm:effectClrLst/>
    <dgm:txLinClrLst/>
    <dgm:txFillClrLst meth="repeat">
      <a:schemeClr val="lt1"/>
    </dgm:txFillClrLst>
    <dgm:txEffectClrLst/>
  </dgm:styleLbl>
  <dgm:styleLbl name="parChTrans2D4">
    <dgm:fillClrLst meth="repeat">
      <a:schemeClr val="accent1"/>
    </dgm:fillClrLst>
    <dgm:linClrLst meth="repeat">
      <a:schemeClr val="accent1"/>
    </dgm:linClrLst>
    <dgm:effectClrLst/>
    <dgm:txLinClrLst/>
    <dgm:txFillClrLst meth="repeat">
      <a:schemeClr val="lt1"/>
    </dgm:txFillClrLst>
    <dgm:txEffectClrLst/>
  </dgm:styleLbl>
  <dgm:styleLbl name="parChTrans1D1">
    <dgm:fillClrLst meth="repeat">
      <a:schemeClr val="accent1"/>
    </dgm:fillClrLst>
    <dgm:linClrLst meth="repeat">
      <a:schemeClr val="accent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2">
    <dgm:fillClrLst meth="repeat">
      <a:schemeClr val="accent1"/>
    </dgm:fillClrLst>
    <dgm:linClrLst meth="repeat">
      <a:schemeClr val="accent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3">
    <dgm:fillClrLst meth="repeat">
      <a:schemeClr val="accent1"/>
    </dgm:fillClrLst>
    <dgm:linClrLst meth="repeat">
      <a:schemeClr val="accent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parChTrans1D4">
    <dgm:fillClrLst meth="repeat">
      <a:schemeClr val="accent1"/>
    </dgm:fillClrLst>
    <dgm:linClrLst meth="repeat">
      <a:schemeClr val="accent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fgAcc1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conFgAcc1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alignAcc1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trAlignAcc1">
    <dgm:fillClrLst meth="repeat">
      <a:schemeClr val="lt1">
        <a:alpha val="4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bgAcc1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solidFgAcc1">
    <dgm:fillClrLst meth="repeat">
      <a:schemeClr val="lt1"/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solidAlignAcc1">
    <dgm:fillClrLst meth="repeat">
      <a:schemeClr val="lt1"/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solidBgAcc1">
    <dgm:fillClrLst meth="repeat">
      <a:schemeClr val="lt1"/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fgAccFollowNode1">
    <dgm:fillClrLst meth="repeat">
      <a:schemeClr val="accent1">
        <a:alpha val="90000"/>
        <a:tint val="40000"/>
      </a:schemeClr>
    </dgm:fillClrLst>
    <dgm:linClrLst meth="repeat">
      <a:schemeClr val="accent1">
        <a:alpha val="90000"/>
        <a:tint val="40000"/>
      </a:schemeClr>
    </dgm:linClrLst>
    <dgm:effectClrLst/>
    <dgm:txLinClrLst/>
    <dgm:txFillClrLst meth="repeat">
      <a:schemeClr val="dk1"/>
    </dgm:txFillClrLst>
    <dgm:txEffectClrLst/>
  </dgm:styleLbl>
  <dgm:styleLbl name="alignAccFollowNode1">
    <dgm:fillClrLst meth="repeat">
      <a:schemeClr val="accent1">
        <a:alpha val="90000"/>
        <a:tint val="40000"/>
      </a:schemeClr>
    </dgm:fillClrLst>
    <dgm:linClrLst meth="repeat">
      <a:schemeClr val="accent1">
        <a:alpha val="90000"/>
        <a:tint val="40000"/>
      </a:schemeClr>
    </dgm:linClrLst>
    <dgm:effectClrLst/>
    <dgm:txLinClrLst/>
    <dgm:txFillClrLst meth="repeat">
      <a:schemeClr val="dk1"/>
    </dgm:txFillClrLst>
    <dgm:txEffectClrLst/>
  </dgm:styleLbl>
  <dgm:styleLbl name="bgAccFollowNode1">
    <dgm:fillClrLst meth="repeat">
      <a:schemeClr val="accent1">
        <a:alpha val="90000"/>
        <a:tint val="40000"/>
      </a:schemeClr>
    </dgm:fillClrLst>
    <dgm:linClrLst meth="repeat">
      <a:schemeClr val="accent1">
        <a:alpha val="90000"/>
        <a:tint val="40000"/>
      </a:schemeClr>
    </dgm:linClrLst>
    <dgm:effectClrLst/>
    <dgm:txLinClrLst/>
    <dgm:txFillClrLst meth="repeat">
      <a:schemeClr val="dk1"/>
    </dgm:txFillClrLst>
    <dgm:txEffectClrLst/>
  </dgm:styleLbl>
  <dgm:styleLbl name="fgAcc0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fgAcc2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fgAcc3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fgAcc4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bgShp">
    <dgm:fillClrLst meth="repeat">
      <a:schemeClr val="accent1">
        <a:tint val="4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dkBgShp">
    <dgm:fillClrLst meth="repeat">
      <a:schemeClr val="accent1">
        <a:shade val="80000"/>
      </a:schemeClr>
    </dgm:fillClrLst>
    <dgm:linClrLst meth="repeat">
      <a:schemeClr val="accent1"/>
    </dgm:linClrLst>
    <dgm:effectClrLst/>
    <dgm:txLinClrLst/>
    <dgm:txFillClrLst meth="repeat">
      <a:schemeClr val="lt1"/>
    </dgm:txFillClrLst>
    <dgm:txEffectClrLst/>
  </dgm:styleLbl>
  <dgm:styleLbl name="trBgShp">
    <dgm:fillClrLst meth="repeat">
      <a:schemeClr val="accent1">
        <a:tint val="50000"/>
        <a:alpha val="40000"/>
      </a:schemeClr>
    </dgm:fillClrLst>
    <dgm:linClrLst meth="repeat">
      <a:schemeClr val="accent1"/>
    </dgm:linClrLst>
    <dgm:effectClrLst/>
    <dgm:txLinClrLst/>
    <dgm:txFillClrLst meth="repeat">
      <a:schemeClr val="lt1"/>
    </dgm:txFillClrLst>
    <dgm:txEffectClrLst/>
  </dgm:styleLbl>
  <dgm:styleLbl name="fgShp">
    <dgm:fillClrLst meth="repeat">
      <a:schemeClr val="accent1">
        <a:tint val="60000"/>
      </a:schemeClr>
    </dgm:fillClrLst>
    <dgm:linClrLst meth="repeat">
      <a:schemeClr val="lt1"/>
    </dgm:linClrLst>
    <dgm:effectClrLst/>
    <dgm:txLinClrLst/>
    <dgm:txFillClrLst meth="repeat">
      <a:schemeClr val="dk1"/>
    </dgm:txFillClrLst>
    <dgm:txEffectClrLst/>
  </dgm:styleLbl>
  <dgm:styleLbl name="revTx">
    <dgm:fillClrLst meth="repeat">
      <a:schemeClr val="lt1">
        <a:alpha val="0"/>
      </a:schemeClr>
    </dgm:fillClrLst>
    <dgm:linClrLst meth="repeat">
      <a:schemeClr val="dk1">
        <a:alpha val="0"/>
      </a:schemeClr>
    </dgm:linClrLst>
    <dgm:effectClrLst/>
    <dgm:txLinClrLst/>
    <dgm:txFillClrLst meth="repeat">
      <a:schemeClr val="tx1"/>
    </dgm:txFillClrLst>
    <dgm:txEffectClrLst/>
  </dgm:styleLbl>
</dgm:colorsDef>
</file>

<file path=word/diagrams/data1.xml><?xml version="1.0" encoding="utf-8"?>
<dgm:dataModel xmlns:dgm="http://schemas.openxmlformats.org/drawingml/2006/diagram" xmlns:a="http://schemas.openxmlformats.org/drawingml/2006/main">
  <dgm:ptLst>
    <dgm:pt modelId="{EE15DED4-3B58-46C3-A8E2-5F304AF3F984}" type="doc">
      <dgm:prSet loTypeId="urn:microsoft.com/office/officeart/2005/8/layout/orgChart1" loCatId="hierarchy" qsTypeId="urn:microsoft.com/office/officeart/2005/8/quickstyle/simple1" qsCatId="simple" csTypeId="urn:microsoft.com/office/officeart/2005/8/colors/accent1_2" csCatId="accent1" phldr="1"/>
      <dgm:spPr/>
      <dgm:t>
        <a:bodyPr/>
        <a:lstStyle/>
        <a:p>
          <a:endParaRPr lang="en-ID"/>
        </a:p>
      </dgm:t>
    </dgm:pt>
    <dgm:pt modelId="{774E209E-DB73-40A3-BCFD-11245A228986}">
      <dgm:prSet phldrT="[Text]"/>
      <dgm:spPr/>
      <dgm:t>
        <a:bodyPr/>
        <a:lstStyle/>
        <a:p>
          <a:r>
            <a:rPr lang="en-ID">
              <a:latin typeface="Times New Roman" panose="02020603050405020304" pitchFamily="18" charset="0"/>
              <a:cs typeface="Times New Roman" panose="02020603050405020304" pitchFamily="18" charset="0"/>
            </a:rPr>
            <a:t>Aplikasi presensi</a:t>
          </a:r>
        </a:p>
        <a:p>
          <a:r>
            <a:rPr lang="en-ID">
              <a:latin typeface="Times New Roman" panose="02020603050405020304" pitchFamily="18" charset="0"/>
              <a:cs typeface="Times New Roman" panose="02020603050405020304" pitchFamily="18" charset="0"/>
            </a:rPr>
            <a:t>5 Minggu </a:t>
          </a:r>
        </a:p>
        <a:p>
          <a:r>
            <a:rPr lang="en-ID">
              <a:latin typeface="Times New Roman" panose="02020603050405020304" pitchFamily="18" charset="0"/>
              <a:cs typeface="Times New Roman" panose="02020603050405020304" pitchFamily="18" charset="0"/>
            </a:rPr>
            <a:t>(25 Hari kerja)</a:t>
          </a:r>
          <a:endParaRPr lang="en-ID"/>
        </a:p>
      </dgm:t>
    </dgm:pt>
    <dgm:pt modelId="{99216650-E245-43C0-B93B-B85F69682007}" type="parTrans" cxnId="{EFD23EF7-36A9-4D85-9AE4-58F46ADC3783}">
      <dgm:prSet/>
      <dgm:spPr/>
      <dgm:t>
        <a:bodyPr/>
        <a:lstStyle/>
        <a:p>
          <a:endParaRPr lang="en-ID"/>
        </a:p>
      </dgm:t>
    </dgm:pt>
    <dgm:pt modelId="{B88BDD06-00AD-4C4E-A881-ED786ABE3F9C}" type="sibTrans" cxnId="{EFD23EF7-36A9-4D85-9AE4-58F46ADC3783}">
      <dgm:prSet/>
      <dgm:spPr/>
      <dgm:t>
        <a:bodyPr/>
        <a:lstStyle/>
        <a:p>
          <a:endParaRPr lang="en-ID"/>
        </a:p>
      </dgm:t>
    </dgm:pt>
    <dgm:pt modelId="{5DE2536E-DACB-4862-A88F-BB3CDE78F6BE}">
      <dgm:prSet phldrT="[Text]"/>
      <dgm:spPr/>
      <dgm:t>
        <a:bodyPr/>
        <a:lstStyle/>
        <a:p>
          <a:r>
            <a:rPr lang="en-ID">
              <a:latin typeface="Times New Roman" panose="02020603050405020304" pitchFamily="18" charset="0"/>
              <a:cs typeface="Times New Roman" panose="02020603050405020304" pitchFamily="18" charset="0"/>
            </a:rPr>
            <a:t>Planning dan Analisa project</a:t>
          </a:r>
        </a:p>
        <a:p>
          <a:r>
            <a:rPr lang="en-ID">
              <a:latin typeface="Times New Roman" panose="02020603050405020304" pitchFamily="18" charset="0"/>
              <a:cs typeface="Times New Roman" panose="02020603050405020304" pitchFamily="18" charset="0"/>
            </a:rPr>
            <a:t>2 Hari</a:t>
          </a:r>
        </a:p>
      </dgm:t>
    </dgm:pt>
    <dgm:pt modelId="{98ABA3A5-D075-4A65-B03D-60D4E10C11AD}" type="parTrans" cxnId="{F67B2750-4C63-42A7-91F3-521C389793C4}">
      <dgm:prSet/>
      <dgm:spPr/>
      <dgm:t>
        <a:bodyPr/>
        <a:lstStyle/>
        <a:p>
          <a:endParaRPr lang="en-ID"/>
        </a:p>
      </dgm:t>
    </dgm:pt>
    <dgm:pt modelId="{341341D2-1D31-450F-A5AB-09141F650F6B}" type="sibTrans" cxnId="{F67B2750-4C63-42A7-91F3-521C389793C4}">
      <dgm:prSet/>
      <dgm:spPr/>
      <dgm:t>
        <a:bodyPr/>
        <a:lstStyle/>
        <a:p>
          <a:endParaRPr lang="en-ID"/>
        </a:p>
      </dgm:t>
    </dgm:pt>
    <dgm:pt modelId="{C508EF86-DD32-4813-BDDC-BB1C958CAA17}">
      <dgm:prSet/>
      <dgm:spPr/>
      <dgm:t>
        <a:bodyPr/>
        <a:lstStyle/>
        <a:p>
          <a:r>
            <a:rPr lang="en-ID">
              <a:latin typeface="Times New Roman" panose="02020603050405020304" pitchFamily="18" charset="0"/>
              <a:cs typeface="Times New Roman" panose="02020603050405020304" pitchFamily="18" charset="0"/>
            </a:rPr>
            <a:t>Perumusan</a:t>
          </a:r>
          <a:r>
            <a:rPr lang="en-ID" baseline="0">
              <a:latin typeface="Times New Roman" panose="02020603050405020304" pitchFamily="18" charset="0"/>
              <a:cs typeface="Times New Roman" panose="02020603050405020304" pitchFamily="18" charset="0"/>
            </a:rPr>
            <a:t> masalah</a:t>
          </a:r>
          <a:endParaRPr lang="en-ID">
            <a:latin typeface="Times New Roman" panose="02020603050405020304" pitchFamily="18" charset="0"/>
            <a:cs typeface="Times New Roman" panose="02020603050405020304" pitchFamily="18" charset="0"/>
          </a:endParaRPr>
        </a:p>
      </dgm:t>
    </dgm:pt>
    <dgm:pt modelId="{33A8B44E-A2CE-4B75-8232-92FD11537B10}" type="parTrans" cxnId="{9381523C-D6CB-46FB-B56A-F073398D12C7}">
      <dgm:prSet/>
      <dgm:spPr/>
      <dgm:t>
        <a:bodyPr/>
        <a:lstStyle/>
        <a:p>
          <a:endParaRPr lang="en-ID"/>
        </a:p>
      </dgm:t>
    </dgm:pt>
    <dgm:pt modelId="{AF0E3FC8-B201-4EE1-B160-28F20F522FBB}" type="sibTrans" cxnId="{9381523C-D6CB-46FB-B56A-F073398D12C7}">
      <dgm:prSet/>
      <dgm:spPr/>
      <dgm:t>
        <a:bodyPr/>
        <a:lstStyle/>
        <a:p>
          <a:endParaRPr lang="en-ID"/>
        </a:p>
      </dgm:t>
    </dgm:pt>
    <dgm:pt modelId="{33A7FEF1-2F83-4719-ACCB-62A1C4B20DBE}">
      <dgm:prSet/>
      <dgm:spPr/>
      <dgm:t>
        <a:bodyPr/>
        <a:lstStyle/>
        <a:p>
          <a:r>
            <a:rPr lang="en-US">
              <a:latin typeface="Times New Roman" panose="02020603050405020304" pitchFamily="18" charset="0"/>
              <a:cs typeface="Times New Roman" panose="02020603050405020304" pitchFamily="18" charset="0"/>
            </a:rPr>
            <a:t>Pengumpulan referensi</a:t>
          </a:r>
          <a:endParaRPr lang="en-ID">
            <a:latin typeface="Times New Roman" panose="02020603050405020304" pitchFamily="18" charset="0"/>
            <a:cs typeface="Times New Roman" panose="02020603050405020304" pitchFamily="18" charset="0"/>
          </a:endParaRPr>
        </a:p>
      </dgm:t>
    </dgm:pt>
    <dgm:pt modelId="{759D7BBC-41D9-4A54-ADCE-3864F78AACF5}" type="parTrans" cxnId="{DA92D888-A7C9-4536-A311-612C56CAB9C2}">
      <dgm:prSet/>
      <dgm:spPr/>
      <dgm:t>
        <a:bodyPr/>
        <a:lstStyle/>
        <a:p>
          <a:endParaRPr lang="en-ID"/>
        </a:p>
      </dgm:t>
    </dgm:pt>
    <dgm:pt modelId="{21A9E33E-C87E-40B4-AFDD-EBA92052034F}" type="sibTrans" cxnId="{DA92D888-A7C9-4536-A311-612C56CAB9C2}">
      <dgm:prSet/>
      <dgm:spPr/>
      <dgm:t>
        <a:bodyPr/>
        <a:lstStyle/>
        <a:p>
          <a:endParaRPr lang="en-ID"/>
        </a:p>
      </dgm:t>
    </dgm:pt>
    <dgm:pt modelId="{1E962035-EA7F-42A6-ADF9-312E461EDB3D}">
      <dgm:prSet phldrT="[Text]"/>
      <dgm:spPr/>
      <dgm:t>
        <a:bodyPr/>
        <a:lstStyle/>
        <a:p>
          <a:r>
            <a:rPr lang="en-ID">
              <a:latin typeface="Times New Roman" panose="02020603050405020304" pitchFamily="18" charset="0"/>
              <a:cs typeface="Times New Roman" panose="02020603050405020304" pitchFamily="18" charset="0"/>
            </a:rPr>
            <a:t>UI Desain </a:t>
          </a:r>
        </a:p>
        <a:p>
          <a:r>
            <a:rPr lang="en-ID">
              <a:latin typeface="Times New Roman" panose="02020603050405020304" pitchFamily="18" charset="0"/>
              <a:cs typeface="Times New Roman" panose="02020603050405020304" pitchFamily="18" charset="0"/>
            </a:rPr>
            <a:t>3 Hari</a:t>
          </a:r>
        </a:p>
      </dgm:t>
    </dgm:pt>
    <dgm:pt modelId="{2E44EFF1-53C7-4CC0-85E7-62DC4031F791}" type="parTrans" cxnId="{F1487119-96BB-424F-9F3E-30CC48376F2E}">
      <dgm:prSet/>
      <dgm:spPr/>
      <dgm:t>
        <a:bodyPr/>
        <a:lstStyle/>
        <a:p>
          <a:endParaRPr lang="en-ID"/>
        </a:p>
      </dgm:t>
    </dgm:pt>
    <dgm:pt modelId="{A1D22010-2DA0-4162-9B79-89E1995739E0}" type="sibTrans" cxnId="{F1487119-96BB-424F-9F3E-30CC48376F2E}">
      <dgm:prSet/>
      <dgm:spPr/>
      <dgm:t>
        <a:bodyPr/>
        <a:lstStyle/>
        <a:p>
          <a:endParaRPr lang="en-ID"/>
        </a:p>
      </dgm:t>
    </dgm:pt>
    <dgm:pt modelId="{63854AFC-35B8-49E3-AC74-C177B062F480}">
      <dgm:prSet/>
      <dgm:spPr/>
      <dgm:t>
        <a:bodyPr/>
        <a:lstStyle/>
        <a:p>
          <a:r>
            <a:rPr lang="en-ID" baseline="0">
              <a:latin typeface="Times New Roman" panose="02020603050405020304" pitchFamily="18" charset="0"/>
              <a:cs typeface="Times New Roman" panose="02020603050405020304" pitchFamily="18" charset="0"/>
            </a:rPr>
            <a:t>Pembuatan wireframe aplikasi</a:t>
          </a:r>
          <a:endParaRPr lang="en-ID">
            <a:latin typeface="Times New Roman" panose="02020603050405020304" pitchFamily="18" charset="0"/>
            <a:cs typeface="Times New Roman" panose="02020603050405020304" pitchFamily="18" charset="0"/>
          </a:endParaRPr>
        </a:p>
      </dgm:t>
    </dgm:pt>
    <dgm:pt modelId="{F62AABB4-6DF7-4569-AE49-041CFED1BB63}" type="parTrans" cxnId="{D9714534-9C3B-4073-98B2-4655F70726FC}">
      <dgm:prSet/>
      <dgm:spPr/>
      <dgm:t>
        <a:bodyPr/>
        <a:lstStyle/>
        <a:p>
          <a:endParaRPr lang="en-ID"/>
        </a:p>
      </dgm:t>
    </dgm:pt>
    <dgm:pt modelId="{63D2C29B-B64F-42A3-B2A8-10E458840C4D}" type="sibTrans" cxnId="{D9714534-9C3B-4073-98B2-4655F70726FC}">
      <dgm:prSet/>
      <dgm:spPr/>
      <dgm:t>
        <a:bodyPr/>
        <a:lstStyle/>
        <a:p>
          <a:endParaRPr lang="en-ID"/>
        </a:p>
      </dgm:t>
    </dgm:pt>
    <dgm:pt modelId="{DB5BA07B-5161-42E4-BCF1-ACE6491BD11A}">
      <dgm:prSet/>
      <dgm:spPr/>
      <dgm:t>
        <a:bodyPr/>
        <a:lstStyle/>
        <a:p>
          <a:r>
            <a:rPr lang="en-ID">
              <a:latin typeface="Times New Roman" panose="02020603050405020304" pitchFamily="18" charset="0"/>
              <a:cs typeface="Times New Roman" panose="02020603050405020304" pitchFamily="18" charset="0"/>
            </a:rPr>
            <a:t>Implementasi di android studio</a:t>
          </a:r>
        </a:p>
      </dgm:t>
    </dgm:pt>
    <dgm:pt modelId="{FB27E4AD-CD52-4790-988B-EC5D93770C00}" type="parTrans" cxnId="{CD0D7F1E-9D95-44B0-943E-BA2E7720C696}">
      <dgm:prSet/>
      <dgm:spPr/>
      <dgm:t>
        <a:bodyPr/>
        <a:lstStyle/>
        <a:p>
          <a:endParaRPr lang="en-ID"/>
        </a:p>
      </dgm:t>
    </dgm:pt>
    <dgm:pt modelId="{22C3C69E-C205-42BE-A77B-B9AFE9FD9C65}" type="sibTrans" cxnId="{CD0D7F1E-9D95-44B0-943E-BA2E7720C696}">
      <dgm:prSet/>
      <dgm:spPr/>
      <dgm:t>
        <a:bodyPr/>
        <a:lstStyle/>
        <a:p>
          <a:endParaRPr lang="en-ID"/>
        </a:p>
      </dgm:t>
    </dgm:pt>
    <dgm:pt modelId="{9DDB9F68-6B2E-4BAF-A58F-21DC5870F9B2}">
      <dgm:prSet/>
      <dgm:spPr/>
      <dgm:t>
        <a:bodyPr/>
        <a:lstStyle/>
        <a:p>
          <a:r>
            <a:rPr lang="en-US" baseline="0">
              <a:latin typeface="Times New Roman" panose="02020603050405020304" pitchFamily="18" charset="0"/>
              <a:cs typeface="Times New Roman" panose="02020603050405020304" pitchFamily="18" charset="0"/>
            </a:rPr>
            <a:t>Konfigurasi basis data</a:t>
          </a:r>
          <a:endParaRPr lang="en-ID">
            <a:latin typeface="Times New Roman" panose="02020603050405020304" pitchFamily="18" charset="0"/>
            <a:cs typeface="Times New Roman" panose="02020603050405020304" pitchFamily="18" charset="0"/>
          </a:endParaRPr>
        </a:p>
      </dgm:t>
    </dgm:pt>
    <dgm:pt modelId="{5609DF9E-BF1A-4A4D-9337-21853CFED5DD}" type="parTrans" cxnId="{8CDC4FCE-5FF4-4832-850D-8AEEAD061CB8}">
      <dgm:prSet/>
      <dgm:spPr/>
      <dgm:t>
        <a:bodyPr/>
        <a:lstStyle/>
        <a:p>
          <a:endParaRPr lang="en-ID"/>
        </a:p>
      </dgm:t>
    </dgm:pt>
    <dgm:pt modelId="{8FA7C80E-F05B-4A3B-BB64-3CE7DA94F279}" type="sibTrans" cxnId="{8CDC4FCE-5FF4-4832-850D-8AEEAD061CB8}">
      <dgm:prSet/>
      <dgm:spPr/>
      <dgm:t>
        <a:bodyPr/>
        <a:lstStyle/>
        <a:p>
          <a:endParaRPr lang="en-ID"/>
        </a:p>
      </dgm:t>
    </dgm:pt>
    <dgm:pt modelId="{78B3789F-72BA-47EF-8011-18FBB70638E1}">
      <dgm:prSet/>
      <dgm:spPr/>
      <dgm:t>
        <a:bodyPr/>
        <a:lstStyle/>
        <a:p>
          <a:r>
            <a:rPr lang="en-ID">
              <a:latin typeface="Times New Roman" panose="02020603050405020304" pitchFamily="18" charset="0"/>
              <a:cs typeface="Times New Roman" panose="02020603050405020304" pitchFamily="18" charset="0"/>
            </a:rPr>
            <a:t>Membuat</a:t>
          </a:r>
          <a:r>
            <a:rPr lang="en-ID" baseline="0">
              <a:latin typeface="Times New Roman" panose="02020603050405020304" pitchFamily="18" charset="0"/>
              <a:cs typeface="Times New Roman" panose="02020603050405020304" pitchFamily="18" charset="0"/>
            </a:rPr>
            <a:t> fungsi login dan </a:t>
          </a:r>
          <a:r>
            <a:rPr lang="en-US" baseline="0">
              <a:latin typeface="Times New Roman" panose="02020603050405020304" pitchFamily="18" charset="0"/>
              <a:cs typeface="Times New Roman" panose="02020603050405020304" pitchFamily="18" charset="0"/>
            </a:rPr>
            <a:t>sign up </a:t>
          </a:r>
          <a:endParaRPr lang="en-ID">
            <a:latin typeface="Times New Roman" panose="02020603050405020304" pitchFamily="18" charset="0"/>
            <a:cs typeface="Times New Roman" panose="02020603050405020304" pitchFamily="18" charset="0"/>
          </a:endParaRPr>
        </a:p>
      </dgm:t>
    </dgm:pt>
    <dgm:pt modelId="{AD261FB6-7364-4E87-B5F1-7A5E1BBCA42A}" type="parTrans" cxnId="{898A42A9-3382-4B2B-817E-291C4366B2FF}">
      <dgm:prSet/>
      <dgm:spPr/>
      <dgm:t>
        <a:bodyPr/>
        <a:lstStyle/>
        <a:p>
          <a:endParaRPr lang="en-ID"/>
        </a:p>
      </dgm:t>
    </dgm:pt>
    <dgm:pt modelId="{D1EEEF66-8DCA-4931-9220-024833EB5EF8}" type="sibTrans" cxnId="{898A42A9-3382-4B2B-817E-291C4366B2FF}">
      <dgm:prSet/>
      <dgm:spPr/>
      <dgm:t>
        <a:bodyPr/>
        <a:lstStyle/>
        <a:p>
          <a:endParaRPr lang="en-ID"/>
        </a:p>
      </dgm:t>
    </dgm:pt>
    <dgm:pt modelId="{5E087C9E-7651-47A4-81EE-100E8D471142}">
      <dgm:prSet/>
      <dgm:spPr/>
      <dgm:t>
        <a:bodyPr/>
        <a:lstStyle/>
        <a:p>
          <a:r>
            <a:rPr lang="en-ID">
              <a:latin typeface="Times New Roman" panose="02020603050405020304" pitchFamily="18" charset="0"/>
              <a:cs typeface="Times New Roman" panose="02020603050405020304" pitchFamily="18" charset="0"/>
            </a:rPr>
            <a:t>Manajemen user profile</a:t>
          </a:r>
        </a:p>
      </dgm:t>
    </dgm:pt>
    <dgm:pt modelId="{68F545FE-AC51-4BEB-847D-3E9D8D83C0B2}" type="parTrans" cxnId="{9E5D9B95-D5CC-48C7-8BB9-39C6C3ABB404}">
      <dgm:prSet/>
      <dgm:spPr/>
      <dgm:t>
        <a:bodyPr/>
        <a:lstStyle/>
        <a:p>
          <a:endParaRPr lang="en-ID"/>
        </a:p>
      </dgm:t>
    </dgm:pt>
    <dgm:pt modelId="{15F87548-8F05-4BC1-BB89-37A762C421BC}" type="sibTrans" cxnId="{9E5D9B95-D5CC-48C7-8BB9-39C6C3ABB404}">
      <dgm:prSet/>
      <dgm:spPr/>
      <dgm:t>
        <a:bodyPr/>
        <a:lstStyle/>
        <a:p>
          <a:endParaRPr lang="en-ID"/>
        </a:p>
      </dgm:t>
    </dgm:pt>
    <dgm:pt modelId="{80E25929-E6B5-4E18-A1FA-65C68A128AFC}">
      <dgm:prSet/>
      <dgm:spPr/>
      <dgm:t>
        <a:bodyPr/>
        <a:lstStyle/>
        <a:p>
          <a:r>
            <a:rPr lang="en-ID">
              <a:latin typeface="Times New Roman" panose="02020603050405020304" pitchFamily="18" charset="0"/>
              <a:cs typeface="Times New Roman" panose="02020603050405020304" pitchFamily="18" charset="0"/>
            </a:rPr>
            <a:t>Fungsi presensi</a:t>
          </a:r>
        </a:p>
      </dgm:t>
    </dgm:pt>
    <dgm:pt modelId="{3F2FBE1B-CCC4-483F-9359-A50BD2978FDC}" type="parTrans" cxnId="{C3924A22-DD6D-4388-B063-3AD38A05AD0D}">
      <dgm:prSet/>
      <dgm:spPr/>
      <dgm:t>
        <a:bodyPr/>
        <a:lstStyle/>
        <a:p>
          <a:endParaRPr lang="en-ID"/>
        </a:p>
      </dgm:t>
    </dgm:pt>
    <dgm:pt modelId="{17CD4CC7-BA1E-418C-BD00-51D912B2859F}" type="sibTrans" cxnId="{C3924A22-DD6D-4388-B063-3AD38A05AD0D}">
      <dgm:prSet/>
      <dgm:spPr/>
      <dgm:t>
        <a:bodyPr/>
        <a:lstStyle/>
        <a:p>
          <a:endParaRPr lang="en-ID"/>
        </a:p>
      </dgm:t>
    </dgm:pt>
    <dgm:pt modelId="{A0F040D3-9F48-47F1-AF4D-3D1DF47891D8}">
      <dgm:prSet/>
      <dgm:spPr/>
      <dgm:t>
        <a:bodyPr/>
        <a:lstStyle/>
        <a:p>
          <a:r>
            <a:rPr lang="en-US" baseline="0">
              <a:latin typeface="Times New Roman" panose="02020603050405020304" pitchFamily="18" charset="0"/>
              <a:cs typeface="Times New Roman" panose="02020603050405020304" pitchFamily="18" charset="0"/>
            </a:rPr>
            <a:t>Debugging </a:t>
          </a:r>
          <a:endParaRPr lang="en-ID">
            <a:latin typeface="Times New Roman" panose="02020603050405020304" pitchFamily="18" charset="0"/>
            <a:cs typeface="Times New Roman" panose="02020603050405020304" pitchFamily="18" charset="0"/>
          </a:endParaRPr>
        </a:p>
      </dgm:t>
    </dgm:pt>
    <dgm:pt modelId="{38C36C7B-7444-427F-94ED-D6D1664F5898}" type="parTrans" cxnId="{9B3D0206-CC0C-4E03-A419-A3A0B22258ED}">
      <dgm:prSet/>
      <dgm:spPr/>
      <dgm:t>
        <a:bodyPr/>
        <a:lstStyle/>
        <a:p>
          <a:endParaRPr lang="en-ID"/>
        </a:p>
      </dgm:t>
    </dgm:pt>
    <dgm:pt modelId="{21D3B3CD-9DB7-4107-9EDA-992A52233DC6}" type="sibTrans" cxnId="{9B3D0206-CC0C-4E03-A419-A3A0B22258ED}">
      <dgm:prSet/>
      <dgm:spPr/>
      <dgm:t>
        <a:bodyPr/>
        <a:lstStyle/>
        <a:p>
          <a:endParaRPr lang="en-ID"/>
        </a:p>
      </dgm:t>
    </dgm:pt>
    <dgm:pt modelId="{530A5772-54C7-48D4-91FF-181DF3EE5075}">
      <dgm:prSet/>
      <dgm:spPr/>
      <dgm:t>
        <a:bodyPr/>
        <a:lstStyle/>
        <a:p>
          <a:r>
            <a:rPr lang="en-US" baseline="0">
              <a:latin typeface="Times New Roman" panose="02020603050405020304" pitchFamily="18" charset="0"/>
              <a:cs typeface="Times New Roman" panose="02020603050405020304" pitchFamily="18" charset="0"/>
            </a:rPr>
            <a:t>Implementasi</a:t>
          </a:r>
          <a:endParaRPr lang="en-ID">
            <a:latin typeface="Times New Roman" panose="02020603050405020304" pitchFamily="18" charset="0"/>
            <a:cs typeface="Times New Roman" panose="02020603050405020304" pitchFamily="18" charset="0"/>
          </a:endParaRPr>
        </a:p>
      </dgm:t>
    </dgm:pt>
    <dgm:pt modelId="{A095101A-F1D2-4338-9E8E-2949F0C07500}" type="parTrans" cxnId="{D717EC7D-C7E4-4E40-B72A-21565BD2543F}">
      <dgm:prSet/>
      <dgm:spPr/>
      <dgm:t>
        <a:bodyPr/>
        <a:lstStyle/>
        <a:p>
          <a:endParaRPr lang="en-ID"/>
        </a:p>
      </dgm:t>
    </dgm:pt>
    <dgm:pt modelId="{E2F19137-9352-4DB2-976C-0E8A1E6F3F4E}" type="sibTrans" cxnId="{D717EC7D-C7E4-4E40-B72A-21565BD2543F}">
      <dgm:prSet/>
      <dgm:spPr/>
      <dgm:t>
        <a:bodyPr/>
        <a:lstStyle/>
        <a:p>
          <a:endParaRPr lang="en-ID"/>
        </a:p>
      </dgm:t>
    </dgm:pt>
    <dgm:pt modelId="{5DF95994-5E08-4090-88B9-5261CB496938}">
      <dgm:prSet phldrT="[Text]"/>
      <dgm:spPr/>
      <dgm:t>
        <a:bodyPr/>
        <a:lstStyle/>
        <a:p>
          <a:r>
            <a:rPr lang="en-US">
              <a:latin typeface="Times New Roman" panose="02020603050405020304" pitchFamily="18" charset="0"/>
              <a:cs typeface="Times New Roman" panose="02020603050405020304" pitchFamily="18" charset="0"/>
            </a:rPr>
            <a:t>Pemeliharaan </a:t>
          </a:r>
          <a:endParaRPr lang="en-ID">
            <a:latin typeface="Times New Roman" panose="02020603050405020304" pitchFamily="18" charset="0"/>
            <a:cs typeface="Times New Roman" panose="02020603050405020304" pitchFamily="18" charset="0"/>
          </a:endParaRPr>
        </a:p>
        <a:p>
          <a:r>
            <a:rPr lang="id-ID">
              <a:latin typeface="Times New Roman" panose="02020603050405020304" pitchFamily="18" charset="0"/>
              <a:cs typeface="Times New Roman" panose="02020603050405020304" pitchFamily="18" charset="0"/>
            </a:rPr>
            <a:t>2</a:t>
          </a:r>
          <a:r>
            <a:rPr lang="en-ID">
              <a:latin typeface="Times New Roman" panose="02020603050405020304" pitchFamily="18" charset="0"/>
              <a:cs typeface="Times New Roman" panose="02020603050405020304" pitchFamily="18" charset="0"/>
            </a:rPr>
            <a:t> Hari</a:t>
          </a:r>
        </a:p>
      </dgm:t>
    </dgm:pt>
    <dgm:pt modelId="{C3364B40-8DAE-4FAD-96A2-85C4880A559C}" type="parTrans" cxnId="{35A2BA97-8192-4311-950F-F058D7B6454B}">
      <dgm:prSet/>
      <dgm:spPr/>
      <dgm:t>
        <a:bodyPr/>
        <a:lstStyle/>
        <a:p>
          <a:endParaRPr lang="en-ID"/>
        </a:p>
      </dgm:t>
    </dgm:pt>
    <dgm:pt modelId="{47264BA5-A58B-499B-AE3D-99285A9A8072}" type="sibTrans" cxnId="{35A2BA97-8192-4311-950F-F058D7B6454B}">
      <dgm:prSet/>
      <dgm:spPr/>
      <dgm:t>
        <a:bodyPr/>
        <a:lstStyle/>
        <a:p>
          <a:endParaRPr lang="en-ID"/>
        </a:p>
      </dgm:t>
    </dgm:pt>
    <dgm:pt modelId="{4F383BC9-EBB3-4EC3-AE48-D787220BE4C2}">
      <dgm:prSet phldrT="[Text]"/>
      <dgm:spPr/>
      <dgm:t>
        <a:bodyPr/>
        <a:lstStyle/>
        <a:p>
          <a:r>
            <a:rPr lang="en-ID">
              <a:latin typeface="Times New Roman" panose="02020603050405020304" pitchFamily="18" charset="0"/>
              <a:cs typeface="Times New Roman" panose="02020603050405020304" pitchFamily="18" charset="0"/>
            </a:rPr>
            <a:t>Testing</a:t>
          </a:r>
        </a:p>
        <a:p>
          <a:r>
            <a:rPr lang="en-ID">
              <a:latin typeface="Times New Roman" panose="02020603050405020304" pitchFamily="18" charset="0"/>
              <a:cs typeface="Times New Roman" panose="02020603050405020304" pitchFamily="18" charset="0"/>
            </a:rPr>
            <a:t>3 Hari</a:t>
          </a:r>
        </a:p>
      </dgm:t>
    </dgm:pt>
    <dgm:pt modelId="{053990A1-4858-4AF7-9967-BBF5D9264DD6}" type="sibTrans" cxnId="{D2975EF1-E1B6-4349-BFCE-B3F5E6F1EEB4}">
      <dgm:prSet/>
      <dgm:spPr/>
      <dgm:t>
        <a:bodyPr/>
        <a:lstStyle/>
        <a:p>
          <a:endParaRPr lang="en-ID"/>
        </a:p>
      </dgm:t>
    </dgm:pt>
    <dgm:pt modelId="{71AFA1DB-571A-442A-90C6-3398B33252D8}" type="parTrans" cxnId="{D2975EF1-E1B6-4349-BFCE-B3F5E6F1EEB4}">
      <dgm:prSet/>
      <dgm:spPr/>
      <dgm:t>
        <a:bodyPr/>
        <a:lstStyle/>
        <a:p>
          <a:endParaRPr lang="en-ID"/>
        </a:p>
      </dgm:t>
    </dgm:pt>
    <dgm:pt modelId="{1E650F1E-0856-484B-B1E1-BD3A33483F83}">
      <dgm:prSet phldrT="[Text]"/>
      <dgm:spPr/>
      <dgm:t>
        <a:bodyPr/>
        <a:lstStyle/>
        <a:p>
          <a:r>
            <a:rPr lang="en-ID">
              <a:latin typeface="Times New Roman" panose="02020603050405020304" pitchFamily="18" charset="0"/>
              <a:cs typeface="Times New Roman" panose="02020603050405020304" pitchFamily="18" charset="0"/>
            </a:rPr>
            <a:t>Koding</a:t>
          </a:r>
        </a:p>
        <a:p>
          <a:r>
            <a:rPr lang="en-ID">
              <a:latin typeface="Times New Roman" panose="02020603050405020304" pitchFamily="18" charset="0"/>
              <a:cs typeface="Times New Roman" panose="02020603050405020304" pitchFamily="18" charset="0"/>
            </a:rPr>
            <a:t>1</a:t>
          </a:r>
          <a:r>
            <a:rPr lang="id-ID">
              <a:latin typeface="Times New Roman" panose="02020603050405020304" pitchFamily="18" charset="0"/>
              <a:cs typeface="Times New Roman" panose="02020603050405020304" pitchFamily="18" charset="0"/>
            </a:rPr>
            <a:t>5</a:t>
          </a:r>
          <a:r>
            <a:rPr lang="en-ID">
              <a:latin typeface="Times New Roman" panose="02020603050405020304" pitchFamily="18" charset="0"/>
              <a:cs typeface="Times New Roman" panose="02020603050405020304" pitchFamily="18" charset="0"/>
            </a:rPr>
            <a:t> Hari</a:t>
          </a:r>
        </a:p>
      </dgm:t>
    </dgm:pt>
    <dgm:pt modelId="{799A9FA8-60D2-4263-8F6A-4F8BC3C13E2B}" type="sibTrans" cxnId="{004955F0-814D-4994-873C-19ACBDF0D9AE}">
      <dgm:prSet/>
      <dgm:spPr/>
      <dgm:t>
        <a:bodyPr/>
        <a:lstStyle/>
        <a:p>
          <a:endParaRPr lang="en-ID"/>
        </a:p>
      </dgm:t>
    </dgm:pt>
    <dgm:pt modelId="{5A5A8C1C-1ED1-4A4E-ACE8-05344A63491D}" type="parTrans" cxnId="{004955F0-814D-4994-873C-19ACBDF0D9AE}">
      <dgm:prSet/>
      <dgm:spPr/>
      <dgm:t>
        <a:bodyPr/>
        <a:lstStyle/>
        <a:p>
          <a:endParaRPr lang="en-ID"/>
        </a:p>
      </dgm:t>
    </dgm:pt>
    <dgm:pt modelId="{4AC4DDA6-4C1F-4022-AE74-7735B4ECC424}">
      <dgm:prSet/>
      <dgm:spPr/>
      <dgm:t>
        <a:bodyPr/>
        <a:lstStyle/>
        <a:p>
          <a:r>
            <a:rPr lang="en-ID">
              <a:latin typeface="Times New Roman" panose="02020603050405020304" pitchFamily="18" charset="0"/>
              <a:cs typeface="Times New Roman" panose="02020603050405020304" pitchFamily="18" charset="0"/>
            </a:rPr>
            <a:t>Memahami kerja sistem </a:t>
          </a:r>
        </a:p>
      </dgm:t>
    </dgm:pt>
    <dgm:pt modelId="{2F13BE5B-1A28-4E92-A6C0-DC350B8ADDED}" type="parTrans" cxnId="{D5CBCEA4-4A02-415E-843A-59350900B151}">
      <dgm:prSet/>
      <dgm:spPr/>
      <dgm:t>
        <a:bodyPr/>
        <a:lstStyle/>
        <a:p>
          <a:endParaRPr lang="en-ID"/>
        </a:p>
      </dgm:t>
    </dgm:pt>
    <dgm:pt modelId="{672E93B0-40A9-4BE4-AFFA-031120A14880}" type="sibTrans" cxnId="{D5CBCEA4-4A02-415E-843A-59350900B151}">
      <dgm:prSet/>
      <dgm:spPr/>
      <dgm:t>
        <a:bodyPr/>
        <a:lstStyle/>
        <a:p>
          <a:endParaRPr lang="en-ID"/>
        </a:p>
      </dgm:t>
    </dgm:pt>
    <dgm:pt modelId="{5053570C-78B2-4D87-9267-488C7EA1E467}">
      <dgm:prSet/>
      <dgm:spPr/>
      <dgm:t>
        <a:bodyPr/>
        <a:lstStyle/>
        <a:p>
          <a:r>
            <a:rPr lang="en-ID">
              <a:latin typeface="Times New Roman" panose="02020603050405020304" pitchFamily="18" charset="0"/>
              <a:cs typeface="Times New Roman" panose="02020603050405020304" pitchFamily="18" charset="0"/>
            </a:rPr>
            <a:t>Analisa hasil</a:t>
          </a:r>
        </a:p>
      </dgm:t>
    </dgm:pt>
    <dgm:pt modelId="{DC29DBEF-915F-49E4-A6C5-EBEBB0DB0851}" type="parTrans" cxnId="{AAB417FF-6B12-46A1-AD14-1DB6B1BF2C5D}">
      <dgm:prSet/>
      <dgm:spPr/>
      <dgm:t>
        <a:bodyPr/>
        <a:lstStyle/>
        <a:p>
          <a:endParaRPr lang="en-ID"/>
        </a:p>
      </dgm:t>
    </dgm:pt>
    <dgm:pt modelId="{14EB8137-01C5-4C6A-8A17-E5665F2D4B51}" type="sibTrans" cxnId="{AAB417FF-6B12-46A1-AD14-1DB6B1BF2C5D}">
      <dgm:prSet/>
      <dgm:spPr/>
      <dgm:t>
        <a:bodyPr/>
        <a:lstStyle/>
        <a:p>
          <a:endParaRPr lang="en-ID"/>
        </a:p>
      </dgm:t>
    </dgm:pt>
    <dgm:pt modelId="{7FD3D820-9282-47EB-9074-1B319C2B2A2D}" type="pres">
      <dgm:prSet presAssocID="{EE15DED4-3B58-46C3-A8E2-5F304AF3F984}" presName="hierChild1" presStyleCnt="0">
        <dgm:presLayoutVars>
          <dgm:orgChart val="1"/>
          <dgm:chPref val="1"/>
          <dgm:dir/>
          <dgm:animOne val="branch"/>
          <dgm:animLvl val="lvl"/>
          <dgm:resizeHandles/>
        </dgm:presLayoutVars>
      </dgm:prSet>
      <dgm:spPr/>
    </dgm:pt>
    <dgm:pt modelId="{688352EF-B6A9-4455-9E5F-4581EF3B34C2}" type="pres">
      <dgm:prSet presAssocID="{774E209E-DB73-40A3-BCFD-11245A228986}" presName="hierRoot1" presStyleCnt="0">
        <dgm:presLayoutVars>
          <dgm:hierBranch val="init"/>
        </dgm:presLayoutVars>
      </dgm:prSet>
      <dgm:spPr/>
    </dgm:pt>
    <dgm:pt modelId="{3ABBC6CA-B68D-4A5A-B0A3-F840B9D2F725}" type="pres">
      <dgm:prSet presAssocID="{774E209E-DB73-40A3-BCFD-11245A228986}" presName="rootComposite1" presStyleCnt="0"/>
      <dgm:spPr/>
    </dgm:pt>
    <dgm:pt modelId="{68BFFC00-6FDB-4C61-85D4-B26D1D8CA131}" type="pres">
      <dgm:prSet presAssocID="{774E209E-DB73-40A3-BCFD-11245A228986}" presName="rootText1" presStyleLbl="node0" presStyleIdx="0" presStyleCnt="1" custScaleX="211867" custScaleY="298290" custLinFactNeighborX="-15606" custLinFactNeighborY="-20616">
        <dgm:presLayoutVars>
          <dgm:chPref val="3"/>
        </dgm:presLayoutVars>
      </dgm:prSet>
      <dgm:spPr/>
    </dgm:pt>
    <dgm:pt modelId="{57A2FDDF-96DD-415E-B047-8B88A11D6953}" type="pres">
      <dgm:prSet presAssocID="{774E209E-DB73-40A3-BCFD-11245A228986}" presName="rootConnector1" presStyleLbl="node1" presStyleIdx="0" presStyleCnt="0"/>
      <dgm:spPr/>
    </dgm:pt>
    <dgm:pt modelId="{8DB47D6B-EC7B-4EAB-BB74-6C36329C8C8F}" type="pres">
      <dgm:prSet presAssocID="{774E209E-DB73-40A3-BCFD-11245A228986}" presName="hierChild2" presStyleCnt="0"/>
      <dgm:spPr/>
    </dgm:pt>
    <dgm:pt modelId="{DC02F803-1634-4BCC-9D31-6DE631909B27}" type="pres">
      <dgm:prSet presAssocID="{98ABA3A5-D075-4A65-B03D-60D4E10C11AD}" presName="Name37" presStyleLbl="parChTrans1D2" presStyleIdx="0" presStyleCnt="5"/>
      <dgm:spPr/>
    </dgm:pt>
    <dgm:pt modelId="{05D64BBC-05EF-44CF-9CAB-9DE8B8CF6A5E}" type="pres">
      <dgm:prSet presAssocID="{5DE2536E-DACB-4862-A88F-BB3CDE78F6BE}" presName="hierRoot2" presStyleCnt="0">
        <dgm:presLayoutVars>
          <dgm:hierBranch val="init"/>
        </dgm:presLayoutVars>
      </dgm:prSet>
      <dgm:spPr/>
    </dgm:pt>
    <dgm:pt modelId="{2CD75385-1608-48DA-8F11-CE989900982E}" type="pres">
      <dgm:prSet presAssocID="{5DE2536E-DACB-4862-A88F-BB3CDE78F6BE}" presName="rootComposite" presStyleCnt="0"/>
      <dgm:spPr/>
    </dgm:pt>
    <dgm:pt modelId="{08D40E40-3397-4D70-AA96-81DC76714E8B}" type="pres">
      <dgm:prSet presAssocID="{5DE2536E-DACB-4862-A88F-BB3CDE78F6BE}" presName="rootText" presStyleLbl="node2" presStyleIdx="0" presStyleCnt="5" custScaleX="145754" custScaleY="170047" custLinFactX="-9064" custLinFactNeighborX="-100000" custLinFactNeighborY="5084">
        <dgm:presLayoutVars>
          <dgm:chPref val="3"/>
        </dgm:presLayoutVars>
      </dgm:prSet>
      <dgm:spPr/>
    </dgm:pt>
    <dgm:pt modelId="{06FF4CE9-4434-4FD7-8A9E-B25409DFA334}" type="pres">
      <dgm:prSet presAssocID="{5DE2536E-DACB-4862-A88F-BB3CDE78F6BE}" presName="rootConnector" presStyleLbl="node2" presStyleIdx="0" presStyleCnt="5"/>
      <dgm:spPr/>
    </dgm:pt>
    <dgm:pt modelId="{DE6465BC-9A70-4793-9E51-AEF057EF5B01}" type="pres">
      <dgm:prSet presAssocID="{5DE2536E-DACB-4862-A88F-BB3CDE78F6BE}" presName="hierChild4" presStyleCnt="0"/>
      <dgm:spPr/>
    </dgm:pt>
    <dgm:pt modelId="{F01464DC-99CD-42A1-809D-48D92171F1E8}" type="pres">
      <dgm:prSet presAssocID="{33A8B44E-A2CE-4B75-8232-92FD11537B10}" presName="Name37" presStyleLbl="parChTrans1D3" presStyleIdx="0" presStyleCnt="12"/>
      <dgm:spPr/>
    </dgm:pt>
    <dgm:pt modelId="{E142C41C-B5CD-49D8-9488-4549F7D8CAC5}" type="pres">
      <dgm:prSet presAssocID="{C508EF86-DD32-4813-BDDC-BB1C958CAA17}" presName="hierRoot2" presStyleCnt="0">
        <dgm:presLayoutVars>
          <dgm:hierBranch val="init"/>
        </dgm:presLayoutVars>
      </dgm:prSet>
      <dgm:spPr/>
    </dgm:pt>
    <dgm:pt modelId="{58C9510F-8CF5-413D-A3A5-A99913959411}" type="pres">
      <dgm:prSet presAssocID="{C508EF86-DD32-4813-BDDC-BB1C958CAA17}" presName="rootComposite" presStyleCnt="0"/>
      <dgm:spPr/>
    </dgm:pt>
    <dgm:pt modelId="{909B46CB-2C82-4530-A8EB-C4A6EF29D4CD}" type="pres">
      <dgm:prSet presAssocID="{C508EF86-DD32-4813-BDDC-BB1C958CAA17}" presName="rootText" presStyleLbl="node3" presStyleIdx="0" presStyleCnt="12" custScaleX="145754" custScaleY="170047" custLinFactNeighborX="-84912" custLinFactNeighborY="-2032">
        <dgm:presLayoutVars>
          <dgm:chPref val="3"/>
        </dgm:presLayoutVars>
      </dgm:prSet>
      <dgm:spPr/>
    </dgm:pt>
    <dgm:pt modelId="{675E327E-204D-4C42-AEF5-446B3D266D63}" type="pres">
      <dgm:prSet presAssocID="{C508EF86-DD32-4813-BDDC-BB1C958CAA17}" presName="rootConnector" presStyleLbl="node3" presStyleIdx="0" presStyleCnt="12"/>
      <dgm:spPr/>
    </dgm:pt>
    <dgm:pt modelId="{B785FB29-0F6E-4567-B1BB-AB02ABDD4479}" type="pres">
      <dgm:prSet presAssocID="{C508EF86-DD32-4813-BDDC-BB1C958CAA17}" presName="hierChild4" presStyleCnt="0"/>
      <dgm:spPr/>
    </dgm:pt>
    <dgm:pt modelId="{D045E5A6-3832-400B-95A8-53F5A4C45585}" type="pres">
      <dgm:prSet presAssocID="{C508EF86-DD32-4813-BDDC-BB1C958CAA17}" presName="hierChild5" presStyleCnt="0"/>
      <dgm:spPr/>
    </dgm:pt>
    <dgm:pt modelId="{A6FED72C-234E-47A8-B5C6-759A7E8D4F28}" type="pres">
      <dgm:prSet presAssocID="{2F13BE5B-1A28-4E92-A6C0-DC350B8ADDED}" presName="Name37" presStyleLbl="parChTrans1D3" presStyleIdx="1" presStyleCnt="12"/>
      <dgm:spPr/>
    </dgm:pt>
    <dgm:pt modelId="{ECB8DF6C-3200-4553-9115-BD3D0FB53FAC}" type="pres">
      <dgm:prSet presAssocID="{4AC4DDA6-4C1F-4022-AE74-7735B4ECC424}" presName="hierRoot2" presStyleCnt="0">
        <dgm:presLayoutVars>
          <dgm:hierBranch val="init"/>
        </dgm:presLayoutVars>
      </dgm:prSet>
      <dgm:spPr/>
    </dgm:pt>
    <dgm:pt modelId="{8C33CF52-7470-4ED8-A763-3CA7A5CE0712}" type="pres">
      <dgm:prSet presAssocID="{4AC4DDA6-4C1F-4022-AE74-7735B4ECC424}" presName="rootComposite" presStyleCnt="0"/>
      <dgm:spPr/>
    </dgm:pt>
    <dgm:pt modelId="{6E368E49-72B6-4724-B758-8643673D3FEA}" type="pres">
      <dgm:prSet presAssocID="{4AC4DDA6-4C1F-4022-AE74-7735B4ECC424}" presName="rootText" presStyleLbl="node3" presStyleIdx="1" presStyleCnt="12" custScaleX="145754" custScaleY="170047" custLinFactNeighborX="-84912" custLinFactNeighborY="-2032">
        <dgm:presLayoutVars>
          <dgm:chPref val="3"/>
        </dgm:presLayoutVars>
      </dgm:prSet>
      <dgm:spPr/>
    </dgm:pt>
    <dgm:pt modelId="{8C7AA115-8FDF-4CF7-86A9-15251616AC66}" type="pres">
      <dgm:prSet presAssocID="{4AC4DDA6-4C1F-4022-AE74-7735B4ECC424}" presName="rootConnector" presStyleLbl="node3" presStyleIdx="1" presStyleCnt="12"/>
      <dgm:spPr/>
    </dgm:pt>
    <dgm:pt modelId="{05A68DA2-4F69-4A5C-8B78-DDBBE6BCD558}" type="pres">
      <dgm:prSet presAssocID="{4AC4DDA6-4C1F-4022-AE74-7735B4ECC424}" presName="hierChild4" presStyleCnt="0"/>
      <dgm:spPr/>
    </dgm:pt>
    <dgm:pt modelId="{72233973-8554-4466-AD97-B6512527F16D}" type="pres">
      <dgm:prSet presAssocID="{4AC4DDA6-4C1F-4022-AE74-7735B4ECC424}" presName="hierChild5" presStyleCnt="0"/>
      <dgm:spPr/>
    </dgm:pt>
    <dgm:pt modelId="{198A45D0-D336-4A7F-9723-3F6CCDCD3742}" type="pres">
      <dgm:prSet presAssocID="{DC29DBEF-915F-49E4-A6C5-EBEBB0DB0851}" presName="Name37" presStyleLbl="parChTrans1D3" presStyleIdx="2" presStyleCnt="12"/>
      <dgm:spPr/>
    </dgm:pt>
    <dgm:pt modelId="{365E377C-5492-4842-9A47-2A5C2B7AEF05}" type="pres">
      <dgm:prSet presAssocID="{5053570C-78B2-4D87-9267-488C7EA1E467}" presName="hierRoot2" presStyleCnt="0">
        <dgm:presLayoutVars>
          <dgm:hierBranch val="init"/>
        </dgm:presLayoutVars>
      </dgm:prSet>
      <dgm:spPr/>
    </dgm:pt>
    <dgm:pt modelId="{29A7CCA1-8EBF-49FC-9A21-218840EB29FC}" type="pres">
      <dgm:prSet presAssocID="{5053570C-78B2-4D87-9267-488C7EA1E467}" presName="rootComposite" presStyleCnt="0"/>
      <dgm:spPr/>
    </dgm:pt>
    <dgm:pt modelId="{7A66F6C0-537C-422E-A134-535BD0E47966}" type="pres">
      <dgm:prSet presAssocID="{5053570C-78B2-4D87-9267-488C7EA1E467}" presName="rootText" presStyleLbl="node3" presStyleIdx="2" presStyleCnt="12" custScaleX="145754" custScaleY="170047" custLinFactNeighborX="-84912" custLinFactNeighborY="-2032">
        <dgm:presLayoutVars>
          <dgm:chPref val="3"/>
        </dgm:presLayoutVars>
      </dgm:prSet>
      <dgm:spPr/>
    </dgm:pt>
    <dgm:pt modelId="{C33EC1C9-F97A-407E-BC95-FE357DBE50FD}" type="pres">
      <dgm:prSet presAssocID="{5053570C-78B2-4D87-9267-488C7EA1E467}" presName="rootConnector" presStyleLbl="node3" presStyleIdx="2" presStyleCnt="12"/>
      <dgm:spPr/>
    </dgm:pt>
    <dgm:pt modelId="{2A634A41-052A-4B62-92AE-B86B1CF8809E}" type="pres">
      <dgm:prSet presAssocID="{5053570C-78B2-4D87-9267-488C7EA1E467}" presName="hierChild4" presStyleCnt="0"/>
      <dgm:spPr/>
    </dgm:pt>
    <dgm:pt modelId="{B2FA0E28-138C-43F4-9A55-A3BDE3A60130}" type="pres">
      <dgm:prSet presAssocID="{5053570C-78B2-4D87-9267-488C7EA1E467}" presName="hierChild5" presStyleCnt="0"/>
      <dgm:spPr/>
    </dgm:pt>
    <dgm:pt modelId="{E09FBD18-C651-4737-89FF-BC4E9DDEE9DC}" type="pres">
      <dgm:prSet presAssocID="{759D7BBC-41D9-4A54-ADCE-3864F78AACF5}" presName="Name37" presStyleLbl="parChTrans1D3" presStyleIdx="3" presStyleCnt="12"/>
      <dgm:spPr/>
    </dgm:pt>
    <dgm:pt modelId="{217EAA16-F95C-47BC-BB41-725C669DB92C}" type="pres">
      <dgm:prSet presAssocID="{33A7FEF1-2F83-4719-ACCB-62A1C4B20DBE}" presName="hierRoot2" presStyleCnt="0">
        <dgm:presLayoutVars>
          <dgm:hierBranch val="init"/>
        </dgm:presLayoutVars>
      </dgm:prSet>
      <dgm:spPr/>
    </dgm:pt>
    <dgm:pt modelId="{0F642D74-DDD2-463D-930C-E3DCAFC44505}" type="pres">
      <dgm:prSet presAssocID="{33A7FEF1-2F83-4719-ACCB-62A1C4B20DBE}" presName="rootComposite" presStyleCnt="0"/>
      <dgm:spPr/>
    </dgm:pt>
    <dgm:pt modelId="{5EB80FF6-A297-4478-AE5F-3FDA96F3D401}" type="pres">
      <dgm:prSet presAssocID="{33A7FEF1-2F83-4719-ACCB-62A1C4B20DBE}" presName="rootText" presStyleLbl="node3" presStyleIdx="3" presStyleCnt="12" custScaleX="145754" custScaleY="170047" custLinFactNeighborX="-84912" custLinFactNeighborY="-2032">
        <dgm:presLayoutVars>
          <dgm:chPref val="3"/>
        </dgm:presLayoutVars>
      </dgm:prSet>
      <dgm:spPr/>
    </dgm:pt>
    <dgm:pt modelId="{54428603-F481-4DB5-8C02-6ADE4DC40A23}" type="pres">
      <dgm:prSet presAssocID="{33A7FEF1-2F83-4719-ACCB-62A1C4B20DBE}" presName="rootConnector" presStyleLbl="node3" presStyleIdx="3" presStyleCnt="12"/>
      <dgm:spPr/>
    </dgm:pt>
    <dgm:pt modelId="{EE753C4A-AABC-4C90-92E3-6938B5D972E6}" type="pres">
      <dgm:prSet presAssocID="{33A7FEF1-2F83-4719-ACCB-62A1C4B20DBE}" presName="hierChild4" presStyleCnt="0"/>
      <dgm:spPr/>
    </dgm:pt>
    <dgm:pt modelId="{5050021F-DC90-4614-AF33-55097B798555}" type="pres">
      <dgm:prSet presAssocID="{33A7FEF1-2F83-4719-ACCB-62A1C4B20DBE}" presName="hierChild5" presStyleCnt="0"/>
      <dgm:spPr/>
    </dgm:pt>
    <dgm:pt modelId="{116575F6-FEE7-41C3-BD6E-79079858C886}" type="pres">
      <dgm:prSet presAssocID="{5DE2536E-DACB-4862-A88F-BB3CDE78F6BE}" presName="hierChild5" presStyleCnt="0"/>
      <dgm:spPr/>
    </dgm:pt>
    <dgm:pt modelId="{A6BC35E1-C1C6-4B4F-989F-7C4AE6F50B57}" type="pres">
      <dgm:prSet presAssocID="{2E44EFF1-53C7-4CC0-85E7-62DC4031F791}" presName="Name37" presStyleLbl="parChTrans1D2" presStyleIdx="1" presStyleCnt="5"/>
      <dgm:spPr/>
    </dgm:pt>
    <dgm:pt modelId="{7A78B931-FA22-43CF-B2B1-41977232FF31}" type="pres">
      <dgm:prSet presAssocID="{1E962035-EA7F-42A6-ADF9-312E461EDB3D}" presName="hierRoot2" presStyleCnt="0">
        <dgm:presLayoutVars>
          <dgm:hierBranch val="init"/>
        </dgm:presLayoutVars>
      </dgm:prSet>
      <dgm:spPr/>
    </dgm:pt>
    <dgm:pt modelId="{305215E1-F776-4BDB-A077-7D75AB4E5D85}" type="pres">
      <dgm:prSet presAssocID="{1E962035-EA7F-42A6-ADF9-312E461EDB3D}" presName="rootComposite" presStyleCnt="0"/>
      <dgm:spPr/>
    </dgm:pt>
    <dgm:pt modelId="{7FC11B80-1560-4AAA-9DDE-ECDD0C320254}" type="pres">
      <dgm:prSet presAssocID="{1E962035-EA7F-42A6-ADF9-312E461EDB3D}" presName="rootText" presStyleLbl="node2" presStyleIdx="1" presStyleCnt="5" custScaleX="145754" custScaleY="170047" custLinFactNeighborX="-57464" custLinFactNeighborY="583">
        <dgm:presLayoutVars>
          <dgm:chPref val="3"/>
        </dgm:presLayoutVars>
      </dgm:prSet>
      <dgm:spPr/>
    </dgm:pt>
    <dgm:pt modelId="{198A2EF2-F9F4-4021-800D-024DE387071B}" type="pres">
      <dgm:prSet presAssocID="{1E962035-EA7F-42A6-ADF9-312E461EDB3D}" presName="rootConnector" presStyleLbl="node2" presStyleIdx="1" presStyleCnt="5"/>
      <dgm:spPr/>
    </dgm:pt>
    <dgm:pt modelId="{D8C9A5CE-51F4-40C6-AC28-AE2E624AF2FF}" type="pres">
      <dgm:prSet presAssocID="{1E962035-EA7F-42A6-ADF9-312E461EDB3D}" presName="hierChild4" presStyleCnt="0"/>
      <dgm:spPr/>
    </dgm:pt>
    <dgm:pt modelId="{7CED4E7E-908F-46E6-A1E8-15CC83E5AF9A}" type="pres">
      <dgm:prSet presAssocID="{F62AABB4-6DF7-4569-AE49-041CFED1BB63}" presName="Name37" presStyleLbl="parChTrans1D3" presStyleIdx="4" presStyleCnt="12"/>
      <dgm:spPr/>
    </dgm:pt>
    <dgm:pt modelId="{78EFB925-25C4-46A4-9D43-32D4CE4379A4}" type="pres">
      <dgm:prSet presAssocID="{63854AFC-35B8-49E3-AC74-C177B062F480}" presName="hierRoot2" presStyleCnt="0">
        <dgm:presLayoutVars>
          <dgm:hierBranch val="init"/>
        </dgm:presLayoutVars>
      </dgm:prSet>
      <dgm:spPr/>
    </dgm:pt>
    <dgm:pt modelId="{26D092E4-C382-42CB-9660-45B2C9A79BB9}" type="pres">
      <dgm:prSet presAssocID="{63854AFC-35B8-49E3-AC74-C177B062F480}" presName="rootComposite" presStyleCnt="0"/>
      <dgm:spPr/>
    </dgm:pt>
    <dgm:pt modelId="{4C2B872F-165F-41F9-841A-FCE5E6B4BDDB}" type="pres">
      <dgm:prSet presAssocID="{63854AFC-35B8-49E3-AC74-C177B062F480}" presName="rootText" presStyleLbl="node3" presStyleIdx="4" presStyleCnt="12" custScaleX="145754" custScaleY="170047" custLinFactNeighborX="-57894" custLinFactNeighborY="7432">
        <dgm:presLayoutVars>
          <dgm:chPref val="3"/>
        </dgm:presLayoutVars>
      </dgm:prSet>
      <dgm:spPr/>
    </dgm:pt>
    <dgm:pt modelId="{4E56B0A0-408A-487C-BD6F-C5B119705E03}" type="pres">
      <dgm:prSet presAssocID="{63854AFC-35B8-49E3-AC74-C177B062F480}" presName="rootConnector" presStyleLbl="node3" presStyleIdx="4" presStyleCnt="12"/>
      <dgm:spPr/>
    </dgm:pt>
    <dgm:pt modelId="{89EE5C6D-B6E9-4FC1-AF3E-01A303AC2335}" type="pres">
      <dgm:prSet presAssocID="{63854AFC-35B8-49E3-AC74-C177B062F480}" presName="hierChild4" presStyleCnt="0"/>
      <dgm:spPr/>
    </dgm:pt>
    <dgm:pt modelId="{60DB0DD8-EA22-4BD9-A338-724EB1824905}" type="pres">
      <dgm:prSet presAssocID="{63854AFC-35B8-49E3-AC74-C177B062F480}" presName="hierChild5" presStyleCnt="0"/>
      <dgm:spPr/>
    </dgm:pt>
    <dgm:pt modelId="{2F963CA4-76C7-4C14-BE3E-517F5DFB5D22}" type="pres">
      <dgm:prSet presAssocID="{FB27E4AD-CD52-4790-988B-EC5D93770C00}" presName="Name37" presStyleLbl="parChTrans1D3" presStyleIdx="5" presStyleCnt="12"/>
      <dgm:spPr/>
    </dgm:pt>
    <dgm:pt modelId="{589340BF-EEB1-4DE0-974F-728C47EACB92}" type="pres">
      <dgm:prSet presAssocID="{DB5BA07B-5161-42E4-BCF1-ACE6491BD11A}" presName="hierRoot2" presStyleCnt="0">
        <dgm:presLayoutVars>
          <dgm:hierBranch val="init"/>
        </dgm:presLayoutVars>
      </dgm:prSet>
      <dgm:spPr/>
    </dgm:pt>
    <dgm:pt modelId="{C87FE03A-26D3-40B0-9CB5-57CF0D9D9911}" type="pres">
      <dgm:prSet presAssocID="{DB5BA07B-5161-42E4-BCF1-ACE6491BD11A}" presName="rootComposite" presStyleCnt="0"/>
      <dgm:spPr/>
    </dgm:pt>
    <dgm:pt modelId="{A8CC9930-A123-463B-B616-37C3927A0608}" type="pres">
      <dgm:prSet presAssocID="{DB5BA07B-5161-42E4-BCF1-ACE6491BD11A}" presName="rootText" presStyleLbl="node3" presStyleIdx="5" presStyleCnt="12" custScaleX="145754" custScaleY="170047" custLinFactNeighborX="-56198" custLinFactNeighborY="10315">
        <dgm:presLayoutVars>
          <dgm:chPref val="3"/>
        </dgm:presLayoutVars>
      </dgm:prSet>
      <dgm:spPr/>
    </dgm:pt>
    <dgm:pt modelId="{EEECC6CB-6FAF-4914-BD61-11CC9887F304}" type="pres">
      <dgm:prSet presAssocID="{DB5BA07B-5161-42E4-BCF1-ACE6491BD11A}" presName="rootConnector" presStyleLbl="node3" presStyleIdx="5" presStyleCnt="12"/>
      <dgm:spPr/>
    </dgm:pt>
    <dgm:pt modelId="{3D0EA2FC-307F-41A7-9E62-16EA76B61C62}" type="pres">
      <dgm:prSet presAssocID="{DB5BA07B-5161-42E4-BCF1-ACE6491BD11A}" presName="hierChild4" presStyleCnt="0"/>
      <dgm:spPr/>
    </dgm:pt>
    <dgm:pt modelId="{FA421546-C51D-4A4E-8B05-9E3E5495DC04}" type="pres">
      <dgm:prSet presAssocID="{DB5BA07B-5161-42E4-BCF1-ACE6491BD11A}" presName="hierChild5" presStyleCnt="0"/>
      <dgm:spPr/>
    </dgm:pt>
    <dgm:pt modelId="{E650F618-3862-4AF8-83F0-273C9F4B4414}" type="pres">
      <dgm:prSet presAssocID="{1E962035-EA7F-42A6-ADF9-312E461EDB3D}" presName="hierChild5" presStyleCnt="0"/>
      <dgm:spPr/>
    </dgm:pt>
    <dgm:pt modelId="{DF93CE30-A9B1-4238-867E-63FA7351F13D}" type="pres">
      <dgm:prSet presAssocID="{5A5A8C1C-1ED1-4A4E-ACE8-05344A63491D}" presName="Name37" presStyleLbl="parChTrans1D2" presStyleIdx="2" presStyleCnt="5"/>
      <dgm:spPr/>
    </dgm:pt>
    <dgm:pt modelId="{3697C362-19C1-4530-B8D6-FC193F8A4A3A}" type="pres">
      <dgm:prSet presAssocID="{1E650F1E-0856-484B-B1E1-BD3A33483F83}" presName="hierRoot2" presStyleCnt="0">
        <dgm:presLayoutVars>
          <dgm:hierBranch val="init"/>
        </dgm:presLayoutVars>
      </dgm:prSet>
      <dgm:spPr/>
    </dgm:pt>
    <dgm:pt modelId="{C568F61B-CAD4-403B-9298-792B3889A16A}" type="pres">
      <dgm:prSet presAssocID="{1E650F1E-0856-484B-B1E1-BD3A33483F83}" presName="rootComposite" presStyleCnt="0"/>
      <dgm:spPr/>
    </dgm:pt>
    <dgm:pt modelId="{2A8BB491-5BA3-4280-8DB8-A0430B0235D0}" type="pres">
      <dgm:prSet presAssocID="{1E650F1E-0856-484B-B1E1-BD3A33483F83}" presName="rootText" presStyleLbl="node2" presStyleIdx="2" presStyleCnt="5" custScaleX="145754" custScaleY="170047" custLinFactNeighborX="-23928" custLinFactNeighborY="173">
        <dgm:presLayoutVars>
          <dgm:chPref val="3"/>
        </dgm:presLayoutVars>
      </dgm:prSet>
      <dgm:spPr/>
    </dgm:pt>
    <dgm:pt modelId="{2687FC2C-200F-45E5-AA87-0C7B7F0776BC}" type="pres">
      <dgm:prSet presAssocID="{1E650F1E-0856-484B-B1E1-BD3A33483F83}" presName="rootConnector" presStyleLbl="node2" presStyleIdx="2" presStyleCnt="5"/>
      <dgm:spPr/>
    </dgm:pt>
    <dgm:pt modelId="{A227568C-6655-4B76-BD81-9DE80868D0DA}" type="pres">
      <dgm:prSet presAssocID="{1E650F1E-0856-484B-B1E1-BD3A33483F83}" presName="hierChild4" presStyleCnt="0"/>
      <dgm:spPr/>
    </dgm:pt>
    <dgm:pt modelId="{CE6E52FC-5AEB-4DC8-96D2-85C36124E6D3}" type="pres">
      <dgm:prSet presAssocID="{5609DF9E-BF1A-4A4D-9337-21853CFED5DD}" presName="Name37" presStyleLbl="parChTrans1D3" presStyleIdx="6" presStyleCnt="12"/>
      <dgm:spPr/>
    </dgm:pt>
    <dgm:pt modelId="{70E77584-E208-4C51-A09C-BCED03EE4312}" type="pres">
      <dgm:prSet presAssocID="{9DDB9F68-6B2E-4BAF-A58F-21DC5870F9B2}" presName="hierRoot2" presStyleCnt="0">
        <dgm:presLayoutVars>
          <dgm:hierBranch val="init"/>
        </dgm:presLayoutVars>
      </dgm:prSet>
      <dgm:spPr/>
    </dgm:pt>
    <dgm:pt modelId="{C2363A9A-1B83-4BC2-A84D-00DD381501C7}" type="pres">
      <dgm:prSet presAssocID="{9DDB9F68-6B2E-4BAF-A58F-21DC5870F9B2}" presName="rootComposite" presStyleCnt="0"/>
      <dgm:spPr/>
    </dgm:pt>
    <dgm:pt modelId="{FABBF985-8A92-4B71-BBB6-C9AA439EDF10}" type="pres">
      <dgm:prSet presAssocID="{9DDB9F68-6B2E-4BAF-A58F-21DC5870F9B2}" presName="rootText" presStyleLbl="node3" presStyleIdx="6" presStyleCnt="12" custScaleX="145754" custScaleY="170047" custLinFactNeighborX="-22706" custLinFactNeighborY="654">
        <dgm:presLayoutVars>
          <dgm:chPref val="3"/>
        </dgm:presLayoutVars>
      </dgm:prSet>
      <dgm:spPr/>
    </dgm:pt>
    <dgm:pt modelId="{070E0AA5-FE08-40CC-8B5B-B2ACB20CEE3C}" type="pres">
      <dgm:prSet presAssocID="{9DDB9F68-6B2E-4BAF-A58F-21DC5870F9B2}" presName="rootConnector" presStyleLbl="node3" presStyleIdx="6" presStyleCnt="12"/>
      <dgm:spPr/>
    </dgm:pt>
    <dgm:pt modelId="{4D596D13-9F03-4D5B-97EC-652710483850}" type="pres">
      <dgm:prSet presAssocID="{9DDB9F68-6B2E-4BAF-A58F-21DC5870F9B2}" presName="hierChild4" presStyleCnt="0"/>
      <dgm:spPr/>
    </dgm:pt>
    <dgm:pt modelId="{45696742-D576-4825-8496-9CF4F4412C8A}" type="pres">
      <dgm:prSet presAssocID="{9DDB9F68-6B2E-4BAF-A58F-21DC5870F9B2}" presName="hierChild5" presStyleCnt="0"/>
      <dgm:spPr/>
    </dgm:pt>
    <dgm:pt modelId="{096C0989-C4F4-44F5-A1C8-C48B18CCCE73}" type="pres">
      <dgm:prSet presAssocID="{AD261FB6-7364-4E87-B5F1-7A5E1BBCA42A}" presName="Name37" presStyleLbl="parChTrans1D3" presStyleIdx="7" presStyleCnt="12"/>
      <dgm:spPr/>
    </dgm:pt>
    <dgm:pt modelId="{38939AA1-21A3-47B4-9CDD-4D4C37B3996D}" type="pres">
      <dgm:prSet presAssocID="{78B3789F-72BA-47EF-8011-18FBB70638E1}" presName="hierRoot2" presStyleCnt="0">
        <dgm:presLayoutVars>
          <dgm:hierBranch val="init"/>
        </dgm:presLayoutVars>
      </dgm:prSet>
      <dgm:spPr/>
    </dgm:pt>
    <dgm:pt modelId="{032DF6A2-A53E-41A7-B052-26509EF32B73}" type="pres">
      <dgm:prSet presAssocID="{78B3789F-72BA-47EF-8011-18FBB70638E1}" presName="rootComposite" presStyleCnt="0"/>
      <dgm:spPr/>
    </dgm:pt>
    <dgm:pt modelId="{A9F6C046-2394-4565-A4C8-B5799EB31E55}" type="pres">
      <dgm:prSet presAssocID="{78B3789F-72BA-47EF-8011-18FBB70638E1}" presName="rootText" presStyleLbl="node3" presStyleIdx="7" presStyleCnt="12" custScaleX="145754" custScaleY="170047" custLinFactNeighborX="-22706" custLinFactNeighborY="654">
        <dgm:presLayoutVars>
          <dgm:chPref val="3"/>
        </dgm:presLayoutVars>
      </dgm:prSet>
      <dgm:spPr/>
    </dgm:pt>
    <dgm:pt modelId="{E72A8112-712E-4230-A7F3-906358E6B675}" type="pres">
      <dgm:prSet presAssocID="{78B3789F-72BA-47EF-8011-18FBB70638E1}" presName="rootConnector" presStyleLbl="node3" presStyleIdx="7" presStyleCnt="12"/>
      <dgm:spPr/>
    </dgm:pt>
    <dgm:pt modelId="{9F9F2640-DE07-4A8C-B87E-58AAF7A6A8A5}" type="pres">
      <dgm:prSet presAssocID="{78B3789F-72BA-47EF-8011-18FBB70638E1}" presName="hierChild4" presStyleCnt="0"/>
      <dgm:spPr/>
    </dgm:pt>
    <dgm:pt modelId="{ED8C14DF-8B5A-4E45-B655-4EE7F1566F68}" type="pres">
      <dgm:prSet presAssocID="{78B3789F-72BA-47EF-8011-18FBB70638E1}" presName="hierChild5" presStyleCnt="0"/>
      <dgm:spPr/>
    </dgm:pt>
    <dgm:pt modelId="{39739068-BBFC-4D9E-BB8A-8BDDBA238CC7}" type="pres">
      <dgm:prSet presAssocID="{68F545FE-AC51-4BEB-847D-3E9D8D83C0B2}" presName="Name37" presStyleLbl="parChTrans1D3" presStyleIdx="8" presStyleCnt="12"/>
      <dgm:spPr/>
    </dgm:pt>
    <dgm:pt modelId="{B68D2CFE-DAF4-48BB-8C2C-81F1258536B3}" type="pres">
      <dgm:prSet presAssocID="{5E087C9E-7651-47A4-81EE-100E8D471142}" presName="hierRoot2" presStyleCnt="0">
        <dgm:presLayoutVars>
          <dgm:hierBranch val="init"/>
        </dgm:presLayoutVars>
      </dgm:prSet>
      <dgm:spPr/>
    </dgm:pt>
    <dgm:pt modelId="{72A01451-73E5-40BE-BCEF-377F2B9C4279}" type="pres">
      <dgm:prSet presAssocID="{5E087C9E-7651-47A4-81EE-100E8D471142}" presName="rootComposite" presStyleCnt="0"/>
      <dgm:spPr/>
    </dgm:pt>
    <dgm:pt modelId="{DD7399C2-3DC6-4907-AE98-E7CE551386E0}" type="pres">
      <dgm:prSet presAssocID="{5E087C9E-7651-47A4-81EE-100E8D471142}" presName="rootText" presStyleLbl="node3" presStyleIdx="8" presStyleCnt="12" custScaleX="145754" custScaleY="170047" custLinFactNeighborX="-22706" custLinFactNeighborY="654">
        <dgm:presLayoutVars>
          <dgm:chPref val="3"/>
        </dgm:presLayoutVars>
      </dgm:prSet>
      <dgm:spPr/>
    </dgm:pt>
    <dgm:pt modelId="{7EA6CF11-C0D3-4133-ACDC-409EEDC53599}" type="pres">
      <dgm:prSet presAssocID="{5E087C9E-7651-47A4-81EE-100E8D471142}" presName="rootConnector" presStyleLbl="node3" presStyleIdx="8" presStyleCnt="12"/>
      <dgm:spPr/>
    </dgm:pt>
    <dgm:pt modelId="{D3E39C35-9125-46A3-ACD9-A1127DB104BA}" type="pres">
      <dgm:prSet presAssocID="{5E087C9E-7651-47A4-81EE-100E8D471142}" presName="hierChild4" presStyleCnt="0"/>
      <dgm:spPr/>
    </dgm:pt>
    <dgm:pt modelId="{DE41A1B3-493A-4305-8AC6-450F714EF8EC}" type="pres">
      <dgm:prSet presAssocID="{5E087C9E-7651-47A4-81EE-100E8D471142}" presName="hierChild5" presStyleCnt="0"/>
      <dgm:spPr/>
    </dgm:pt>
    <dgm:pt modelId="{DBC99B96-8120-4BD1-90DC-1F01C3EE26E9}" type="pres">
      <dgm:prSet presAssocID="{3F2FBE1B-CCC4-483F-9359-A50BD2978FDC}" presName="Name37" presStyleLbl="parChTrans1D3" presStyleIdx="9" presStyleCnt="12"/>
      <dgm:spPr/>
    </dgm:pt>
    <dgm:pt modelId="{5B782D6F-359A-4FFA-8E9E-7723211B736E}" type="pres">
      <dgm:prSet presAssocID="{80E25929-E6B5-4E18-A1FA-65C68A128AFC}" presName="hierRoot2" presStyleCnt="0">
        <dgm:presLayoutVars>
          <dgm:hierBranch val="init"/>
        </dgm:presLayoutVars>
      </dgm:prSet>
      <dgm:spPr/>
    </dgm:pt>
    <dgm:pt modelId="{B530D163-66DC-4AB3-AB8D-01837BFA44DC}" type="pres">
      <dgm:prSet presAssocID="{80E25929-E6B5-4E18-A1FA-65C68A128AFC}" presName="rootComposite" presStyleCnt="0"/>
      <dgm:spPr/>
    </dgm:pt>
    <dgm:pt modelId="{B1F52368-BDBC-4866-814B-2FE1F90FA82B}" type="pres">
      <dgm:prSet presAssocID="{80E25929-E6B5-4E18-A1FA-65C68A128AFC}" presName="rootText" presStyleLbl="node3" presStyleIdx="9" presStyleCnt="12" custScaleX="145754" custScaleY="170047" custLinFactNeighborX="-22706" custLinFactNeighborY="654">
        <dgm:presLayoutVars>
          <dgm:chPref val="3"/>
        </dgm:presLayoutVars>
      </dgm:prSet>
      <dgm:spPr/>
    </dgm:pt>
    <dgm:pt modelId="{D3FD3093-A8B4-402C-9460-F997FD653E4F}" type="pres">
      <dgm:prSet presAssocID="{80E25929-E6B5-4E18-A1FA-65C68A128AFC}" presName="rootConnector" presStyleLbl="node3" presStyleIdx="9" presStyleCnt="12"/>
      <dgm:spPr/>
    </dgm:pt>
    <dgm:pt modelId="{23438628-FDC6-4939-9C87-3EA31A2764EF}" type="pres">
      <dgm:prSet presAssocID="{80E25929-E6B5-4E18-A1FA-65C68A128AFC}" presName="hierChild4" presStyleCnt="0"/>
      <dgm:spPr/>
    </dgm:pt>
    <dgm:pt modelId="{2C2D8F8B-A6D1-4449-872B-9E1745DF87AF}" type="pres">
      <dgm:prSet presAssocID="{80E25929-E6B5-4E18-A1FA-65C68A128AFC}" presName="hierChild5" presStyleCnt="0"/>
      <dgm:spPr/>
    </dgm:pt>
    <dgm:pt modelId="{26328AAE-CA72-4706-BAE0-01346E2A8123}" type="pres">
      <dgm:prSet presAssocID="{1E650F1E-0856-484B-B1E1-BD3A33483F83}" presName="hierChild5" presStyleCnt="0"/>
      <dgm:spPr/>
    </dgm:pt>
    <dgm:pt modelId="{3558429C-BDA3-4552-8B55-98C640CEBDF9}" type="pres">
      <dgm:prSet presAssocID="{71AFA1DB-571A-442A-90C6-3398B33252D8}" presName="Name37" presStyleLbl="parChTrans1D2" presStyleIdx="3" presStyleCnt="5"/>
      <dgm:spPr/>
    </dgm:pt>
    <dgm:pt modelId="{DADABA9C-14C1-4D6D-981D-515A3A8D3597}" type="pres">
      <dgm:prSet presAssocID="{4F383BC9-EBB3-4EC3-AE48-D787220BE4C2}" presName="hierRoot2" presStyleCnt="0">
        <dgm:presLayoutVars>
          <dgm:hierBranch val="init"/>
        </dgm:presLayoutVars>
      </dgm:prSet>
      <dgm:spPr/>
    </dgm:pt>
    <dgm:pt modelId="{F6D86305-0E10-4DCC-AE5F-6419AE2E2000}" type="pres">
      <dgm:prSet presAssocID="{4F383BC9-EBB3-4EC3-AE48-D787220BE4C2}" presName="rootComposite" presStyleCnt="0"/>
      <dgm:spPr/>
    </dgm:pt>
    <dgm:pt modelId="{63CF1C28-6EAB-498F-8819-18B91C47C1A2}" type="pres">
      <dgm:prSet presAssocID="{4F383BC9-EBB3-4EC3-AE48-D787220BE4C2}" presName="rootText" presStyleLbl="node2" presStyleIdx="3" presStyleCnt="5" custScaleX="145754" custScaleY="170047" custLinFactNeighborX="28761" custLinFactNeighborY="1841">
        <dgm:presLayoutVars>
          <dgm:chPref val="3"/>
        </dgm:presLayoutVars>
      </dgm:prSet>
      <dgm:spPr/>
    </dgm:pt>
    <dgm:pt modelId="{A1F36693-4A06-4BBB-AD19-57A64C9BF09A}" type="pres">
      <dgm:prSet presAssocID="{4F383BC9-EBB3-4EC3-AE48-D787220BE4C2}" presName="rootConnector" presStyleLbl="node2" presStyleIdx="3" presStyleCnt="5"/>
      <dgm:spPr/>
    </dgm:pt>
    <dgm:pt modelId="{F32D5A8E-0332-4BF2-8903-B01DDB06CC20}" type="pres">
      <dgm:prSet presAssocID="{4F383BC9-EBB3-4EC3-AE48-D787220BE4C2}" presName="hierChild4" presStyleCnt="0"/>
      <dgm:spPr/>
    </dgm:pt>
    <dgm:pt modelId="{D87FA374-471D-4CA5-8781-5D930FF6BE16}" type="pres">
      <dgm:prSet presAssocID="{38C36C7B-7444-427F-94ED-D6D1664F5898}" presName="Name37" presStyleLbl="parChTrans1D3" presStyleIdx="10" presStyleCnt="12"/>
      <dgm:spPr/>
    </dgm:pt>
    <dgm:pt modelId="{AC2AEB48-9C7A-400D-94A8-3A0263FEC920}" type="pres">
      <dgm:prSet presAssocID="{A0F040D3-9F48-47F1-AF4D-3D1DF47891D8}" presName="hierRoot2" presStyleCnt="0">
        <dgm:presLayoutVars>
          <dgm:hierBranch val="init"/>
        </dgm:presLayoutVars>
      </dgm:prSet>
      <dgm:spPr/>
    </dgm:pt>
    <dgm:pt modelId="{B09823CA-58E4-40E1-9DD1-623B5536238F}" type="pres">
      <dgm:prSet presAssocID="{A0F040D3-9F48-47F1-AF4D-3D1DF47891D8}" presName="rootComposite" presStyleCnt="0"/>
      <dgm:spPr/>
    </dgm:pt>
    <dgm:pt modelId="{032FB7D7-C085-4D2E-80AC-D6AF089F57D6}" type="pres">
      <dgm:prSet presAssocID="{A0F040D3-9F48-47F1-AF4D-3D1DF47891D8}" presName="rootText" presStyleLbl="node3" presStyleIdx="10" presStyleCnt="12" custScaleX="145754" custScaleY="170047" custLinFactNeighborX="27651" custLinFactNeighborY="2322">
        <dgm:presLayoutVars>
          <dgm:chPref val="3"/>
        </dgm:presLayoutVars>
      </dgm:prSet>
      <dgm:spPr/>
    </dgm:pt>
    <dgm:pt modelId="{144041CB-D970-4E95-9303-DF8F41A6784E}" type="pres">
      <dgm:prSet presAssocID="{A0F040D3-9F48-47F1-AF4D-3D1DF47891D8}" presName="rootConnector" presStyleLbl="node3" presStyleIdx="10" presStyleCnt="12"/>
      <dgm:spPr/>
    </dgm:pt>
    <dgm:pt modelId="{C31B9824-616A-45D7-9C37-E297230E7E79}" type="pres">
      <dgm:prSet presAssocID="{A0F040D3-9F48-47F1-AF4D-3D1DF47891D8}" presName="hierChild4" presStyleCnt="0"/>
      <dgm:spPr/>
    </dgm:pt>
    <dgm:pt modelId="{E6FC1EA7-36DD-4570-9849-EC63FD7DE26D}" type="pres">
      <dgm:prSet presAssocID="{A0F040D3-9F48-47F1-AF4D-3D1DF47891D8}" presName="hierChild5" presStyleCnt="0"/>
      <dgm:spPr/>
    </dgm:pt>
    <dgm:pt modelId="{9FB1D329-4CE9-4073-BB89-70F8DB6B945B}" type="pres">
      <dgm:prSet presAssocID="{A095101A-F1D2-4338-9E8E-2949F0C07500}" presName="Name37" presStyleLbl="parChTrans1D3" presStyleIdx="11" presStyleCnt="12"/>
      <dgm:spPr/>
    </dgm:pt>
    <dgm:pt modelId="{684E257F-6FB5-4CA0-A0F6-70C15E860C90}" type="pres">
      <dgm:prSet presAssocID="{530A5772-54C7-48D4-91FF-181DF3EE5075}" presName="hierRoot2" presStyleCnt="0">
        <dgm:presLayoutVars>
          <dgm:hierBranch val="init"/>
        </dgm:presLayoutVars>
      </dgm:prSet>
      <dgm:spPr/>
    </dgm:pt>
    <dgm:pt modelId="{7A451DB8-5B94-47DA-B221-EDA50D71633E}" type="pres">
      <dgm:prSet presAssocID="{530A5772-54C7-48D4-91FF-181DF3EE5075}" presName="rootComposite" presStyleCnt="0"/>
      <dgm:spPr/>
    </dgm:pt>
    <dgm:pt modelId="{B826E85B-D3AF-4FB2-BFF6-9DA41152700F}" type="pres">
      <dgm:prSet presAssocID="{530A5772-54C7-48D4-91FF-181DF3EE5075}" presName="rootText" presStyleLbl="node3" presStyleIdx="11" presStyleCnt="12" custScaleX="145754" custScaleY="170047" custLinFactNeighborX="27651" custLinFactNeighborY="2322">
        <dgm:presLayoutVars>
          <dgm:chPref val="3"/>
        </dgm:presLayoutVars>
      </dgm:prSet>
      <dgm:spPr/>
    </dgm:pt>
    <dgm:pt modelId="{ADC2D3F3-5EA2-4D10-BD47-022D6281A394}" type="pres">
      <dgm:prSet presAssocID="{530A5772-54C7-48D4-91FF-181DF3EE5075}" presName="rootConnector" presStyleLbl="node3" presStyleIdx="11" presStyleCnt="12"/>
      <dgm:spPr/>
    </dgm:pt>
    <dgm:pt modelId="{0017EEAF-09D8-42F5-964C-EC30E76B0887}" type="pres">
      <dgm:prSet presAssocID="{530A5772-54C7-48D4-91FF-181DF3EE5075}" presName="hierChild4" presStyleCnt="0"/>
      <dgm:spPr/>
    </dgm:pt>
    <dgm:pt modelId="{0A331481-6CE5-42B6-AD84-1D4A742818E1}" type="pres">
      <dgm:prSet presAssocID="{530A5772-54C7-48D4-91FF-181DF3EE5075}" presName="hierChild5" presStyleCnt="0"/>
      <dgm:spPr/>
    </dgm:pt>
    <dgm:pt modelId="{66064265-3863-464E-BD01-C175862D6C33}" type="pres">
      <dgm:prSet presAssocID="{4F383BC9-EBB3-4EC3-AE48-D787220BE4C2}" presName="hierChild5" presStyleCnt="0"/>
      <dgm:spPr/>
    </dgm:pt>
    <dgm:pt modelId="{866A7C7C-EACA-483F-9819-1ABDC92CA2ED}" type="pres">
      <dgm:prSet presAssocID="{C3364B40-8DAE-4FAD-96A2-85C4880A559C}" presName="Name37" presStyleLbl="parChTrans1D2" presStyleIdx="4" presStyleCnt="5"/>
      <dgm:spPr/>
    </dgm:pt>
    <dgm:pt modelId="{7815F214-5AC8-4F5B-889B-059AEC4F292A}" type="pres">
      <dgm:prSet presAssocID="{5DF95994-5E08-4090-88B9-5261CB496938}" presName="hierRoot2" presStyleCnt="0">
        <dgm:presLayoutVars>
          <dgm:hierBranch val="init"/>
        </dgm:presLayoutVars>
      </dgm:prSet>
      <dgm:spPr/>
    </dgm:pt>
    <dgm:pt modelId="{CE6772AC-F47C-4B12-B88C-2693C984869D}" type="pres">
      <dgm:prSet presAssocID="{5DF95994-5E08-4090-88B9-5261CB496938}" presName="rootComposite" presStyleCnt="0"/>
      <dgm:spPr/>
    </dgm:pt>
    <dgm:pt modelId="{57037B52-E582-4FED-8037-0BC49F9D6AEB}" type="pres">
      <dgm:prSet presAssocID="{5DF95994-5E08-4090-88B9-5261CB496938}" presName="rootText" presStyleLbl="node2" presStyleIdx="4" presStyleCnt="5" custScaleX="145754" custScaleY="170047" custLinFactX="12653" custLinFactNeighborX="100000" custLinFactNeighborY="664">
        <dgm:presLayoutVars>
          <dgm:chPref val="3"/>
        </dgm:presLayoutVars>
      </dgm:prSet>
      <dgm:spPr/>
    </dgm:pt>
    <dgm:pt modelId="{EEE6117C-5CC3-48FF-8642-5CE20743B40E}" type="pres">
      <dgm:prSet presAssocID="{5DF95994-5E08-4090-88B9-5261CB496938}" presName="rootConnector" presStyleLbl="node2" presStyleIdx="4" presStyleCnt="5"/>
      <dgm:spPr/>
    </dgm:pt>
    <dgm:pt modelId="{FCBDCEEA-AD28-45F8-B6EA-EA5CC7DD49E0}" type="pres">
      <dgm:prSet presAssocID="{5DF95994-5E08-4090-88B9-5261CB496938}" presName="hierChild4" presStyleCnt="0"/>
      <dgm:spPr/>
    </dgm:pt>
    <dgm:pt modelId="{FC93D961-D45E-42B5-8665-8005560016D1}" type="pres">
      <dgm:prSet presAssocID="{5DF95994-5E08-4090-88B9-5261CB496938}" presName="hierChild5" presStyleCnt="0"/>
      <dgm:spPr/>
    </dgm:pt>
    <dgm:pt modelId="{1A1FDF77-8DB3-4B67-AD6E-BF0E69784304}" type="pres">
      <dgm:prSet presAssocID="{774E209E-DB73-40A3-BCFD-11245A228986}" presName="hierChild3" presStyleCnt="0"/>
      <dgm:spPr/>
    </dgm:pt>
  </dgm:ptLst>
  <dgm:cxnLst>
    <dgm:cxn modelId="{641CAD04-C9F2-43DE-9E2B-18ACE7D99272}" type="presOf" srcId="{5E087C9E-7651-47A4-81EE-100E8D471142}" destId="{DD7399C2-3DC6-4907-AE98-E7CE551386E0}" srcOrd="0" destOrd="0" presId="urn:microsoft.com/office/officeart/2005/8/layout/orgChart1"/>
    <dgm:cxn modelId="{9B3D0206-CC0C-4E03-A419-A3A0B22258ED}" srcId="{4F383BC9-EBB3-4EC3-AE48-D787220BE4C2}" destId="{A0F040D3-9F48-47F1-AF4D-3D1DF47891D8}" srcOrd="0" destOrd="0" parTransId="{38C36C7B-7444-427F-94ED-D6D1664F5898}" sibTransId="{21D3B3CD-9DB7-4107-9EDA-992A52233DC6}"/>
    <dgm:cxn modelId="{24E5C006-BC6A-4E43-9AA5-CC235B5C76CF}" type="presOf" srcId="{5053570C-78B2-4D87-9267-488C7EA1E467}" destId="{7A66F6C0-537C-422E-A134-535BD0E47966}" srcOrd="0" destOrd="0" presId="urn:microsoft.com/office/officeart/2005/8/layout/orgChart1"/>
    <dgm:cxn modelId="{955DF009-B508-4368-A591-2D9F7671A236}" type="presOf" srcId="{AD261FB6-7364-4E87-B5F1-7A5E1BBCA42A}" destId="{096C0989-C4F4-44F5-A1C8-C48B18CCCE73}" srcOrd="0" destOrd="0" presId="urn:microsoft.com/office/officeart/2005/8/layout/orgChart1"/>
    <dgm:cxn modelId="{A6ABF316-5CAE-4CE6-9082-32DF2BB7DFE1}" type="presOf" srcId="{78B3789F-72BA-47EF-8011-18FBB70638E1}" destId="{E72A8112-712E-4230-A7F3-906358E6B675}" srcOrd="1" destOrd="0" presId="urn:microsoft.com/office/officeart/2005/8/layout/orgChart1"/>
    <dgm:cxn modelId="{F1487119-96BB-424F-9F3E-30CC48376F2E}" srcId="{774E209E-DB73-40A3-BCFD-11245A228986}" destId="{1E962035-EA7F-42A6-ADF9-312E461EDB3D}" srcOrd="1" destOrd="0" parTransId="{2E44EFF1-53C7-4CC0-85E7-62DC4031F791}" sibTransId="{A1D22010-2DA0-4162-9B79-89E1995739E0}"/>
    <dgm:cxn modelId="{CD0D7F1E-9D95-44B0-943E-BA2E7720C696}" srcId="{1E962035-EA7F-42A6-ADF9-312E461EDB3D}" destId="{DB5BA07B-5161-42E4-BCF1-ACE6491BD11A}" srcOrd="1" destOrd="0" parTransId="{FB27E4AD-CD52-4790-988B-EC5D93770C00}" sibTransId="{22C3C69E-C205-42BE-A77B-B9AFE9FD9C65}"/>
    <dgm:cxn modelId="{C3924A22-DD6D-4388-B063-3AD38A05AD0D}" srcId="{1E650F1E-0856-484B-B1E1-BD3A33483F83}" destId="{80E25929-E6B5-4E18-A1FA-65C68A128AFC}" srcOrd="3" destOrd="0" parTransId="{3F2FBE1B-CCC4-483F-9359-A50BD2978FDC}" sibTransId="{17CD4CC7-BA1E-418C-BD00-51D912B2859F}"/>
    <dgm:cxn modelId="{75615F2A-2AF9-42DF-A18C-6125BCF97BA7}" type="presOf" srcId="{5DE2536E-DACB-4862-A88F-BB3CDE78F6BE}" destId="{08D40E40-3397-4D70-AA96-81DC76714E8B}" srcOrd="0" destOrd="0" presId="urn:microsoft.com/office/officeart/2005/8/layout/orgChart1"/>
    <dgm:cxn modelId="{19CE372B-43A1-431B-9138-E0971348CFD8}" type="presOf" srcId="{71AFA1DB-571A-442A-90C6-3398B33252D8}" destId="{3558429C-BDA3-4552-8B55-98C640CEBDF9}" srcOrd="0" destOrd="0" presId="urn:microsoft.com/office/officeart/2005/8/layout/orgChart1"/>
    <dgm:cxn modelId="{25FFE432-4CDE-4864-8893-3302635D682B}" type="presOf" srcId="{DB5BA07B-5161-42E4-BCF1-ACE6491BD11A}" destId="{EEECC6CB-6FAF-4914-BD61-11CC9887F304}" srcOrd="1" destOrd="0" presId="urn:microsoft.com/office/officeart/2005/8/layout/orgChart1"/>
    <dgm:cxn modelId="{D9714534-9C3B-4073-98B2-4655F70726FC}" srcId="{1E962035-EA7F-42A6-ADF9-312E461EDB3D}" destId="{63854AFC-35B8-49E3-AC74-C177B062F480}" srcOrd="0" destOrd="0" parTransId="{F62AABB4-6DF7-4569-AE49-041CFED1BB63}" sibTransId="{63D2C29B-B64F-42A3-B2A8-10E458840C4D}"/>
    <dgm:cxn modelId="{0D2BA936-410B-4F8E-8B14-C6E4B94FE5F5}" type="presOf" srcId="{F62AABB4-6DF7-4569-AE49-041CFED1BB63}" destId="{7CED4E7E-908F-46E6-A1E8-15CC83E5AF9A}" srcOrd="0" destOrd="0" presId="urn:microsoft.com/office/officeart/2005/8/layout/orgChart1"/>
    <dgm:cxn modelId="{2DC5D836-ADB9-405F-AC81-56C2B0EA1FE6}" type="presOf" srcId="{5E087C9E-7651-47A4-81EE-100E8D471142}" destId="{7EA6CF11-C0D3-4133-ACDC-409EEDC53599}" srcOrd="1" destOrd="0" presId="urn:microsoft.com/office/officeart/2005/8/layout/orgChart1"/>
    <dgm:cxn modelId="{AFD10938-8135-4E9B-90B2-D60BDFD393C2}" type="presOf" srcId="{C508EF86-DD32-4813-BDDC-BB1C958CAA17}" destId="{675E327E-204D-4C42-AEF5-446B3D266D63}" srcOrd="1" destOrd="0" presId="urn:microsoft.com/office/officeart/2005/8/layout/orgChart1"/>
    <dgm:cxn modelId="{9381523C-D6CB-46FB-B56A-F073398D12C7}" srcId="{5DE2536E-DACB-4862-A88F-BB3CDE78F6BE}" destId="{C508EF86-DD32-4813-BDDC-BB1C958CAA17}" srcOrd="0" destOrd="0" parTransId="{33A8B44E-A2CE-4B75-8232-92FD11537B10}" sibTransId="{AF0E3FC8-B201-4EE1-B160-28F20F522FBB}"/>
    <dgm:cxn modelId="{A5CD373D-0469-4506-814A-D4915BCEADC2}" type="presOf" srcId="{1E962035-EA7F-42A6-ADF9-312E461EDB3D}" destId="{7FC11B80-1560-4AAA-9DDE-ECDD0C320254}" srcOrd="0" destOrd="0" presId="urn:microsoft.com/office/officeart/2005/8/layout/orgChart1"/>
    <dgm:cxn modelId="{6E24CB3D-ED79-4443-B7F2-E6805D6030D0}" type="presOf" srcId="{4AC4DDA6-4C1F-4022-AE74-7735B4ECC424}" destId="{6E368E49-72B6-4724-B758-8643673D3FEA}" srcOrd="0" destOrd="0" presId="urn:microsoft.com/office/officeart/2005/8/layout/orgChart1"/>
    <dgm:cxn modelId="{01BF3E40-CD49-4DDA-9292-E6179145B800}" type="presOf" srcId="{1E962035-EA7F-42A6-ADF9-312E461EDB3D}" destId="{198A2EF2-F9F4-4021-800D-024DE387071B}" srcOrd="1" destOrd="0" presId="urn:microsoft.com/office/officeart/2005/8/layout/orgChart1"/>
    <dgm:cxn modelId="{AD487360-343F-4FB1-9F07-C4CB5FE3FB44}" type="presOf" srcId="{530A5772-54C7-48D4-91FF-181DF3EE5075}" destId="{B826E85B-D3AF-4FB2-BFF6-9DA41152700F}" srcOrd="0" destOrd="0" presId="urn:microsoft.com/office/officeart/2005/8/layout/orgChart1"/>
    <dgm:cxn modelId="{F4B8634F-6842-411B-927A-B4BFFA1061A0}" type="presOf" srcId="{38C36C7B-7444-427F-94ED-D6D1664F5898}" destId="{D87FA374-471D-4CA5-8781-5D930FF6BE16}" srcOrd="0" destOrd="0" presId="urn:microsoft.com/office/officeart/2005/8/layout/orgChart1"/>
    <dgm:cxn modelId="{CB02C06F-A243-44BF-8512-346F301BB494}" type="presOf" srcId="{80E25929-E6B5-4E18-A1FA-65C68A128AFC}" destId="{D3FD3093-A8B4-402C-9460-F997FD653E4F}" srcOrd="1" destOrd="0" presId="urn:microsoft.com/office/officeart/2005/8/layout/orgChart1"/>
    <dgm:cxn modelId="{F67B2750-4C63-42A7-91F3-521C389793C4}" srcId="{774E209E-DB73-40A3-BCFD-11245A228986}" destId="{5DE2536E-DACB-4862-A88F-BB3CDE78F6BE}" srcOrd="0" destOrd="0" parTransId="{98ABA3A5-D075-4A65-B03D-60D4E10C11AD}" sibTransId="{341341D2-1D31-450F-A5AB-09141F650F6B}"/>
    <dgm:cxn modelId="{AEFBB555-775B-4A58-84B5-AF6FAF111E1E}" type="presOf" srcId="{EE15DED4-3B58-46C3-A8E2-5F304AF3F984}" destId="{7FD3D820-9282-47EB-9074-1B319C2B2A2D}" srcOrd="0" destOrd="0" presId="urn:microsoft.com/office/officeart/2005/8/layout/orgChart1"/>
    <dgm:cxn modelId="{1AED6E77-DF95-4791-A653-5C8BBBE5E896}" type="presOf" srcId="{33A7FEF1-2F83-4719-ACCB-62A1C4B20DBE}" destId="{54428603-F481-4DB5-8C02-6ADE4DC40A23}" srcOrd="1" destOrd="0" presId="urn:microsoft.com/office/officeart/2005/8/layout/orgChart1"/>
    <dgm:cxn modelId="{AA2BED57-A7E0-42CF-9AC8-169224D49F7D}" type="presOf" srcId="{9DDB9F68-6B2E-4BAF-A58F-21DC5870F9B2}" destId="{070E0AA5-FE08-40CC-8B5B-B2ACB20CEE3C}" srcOrd="1" destOrd="0" presId="urn:microsoft.com/office/officeart/2005/8/layout/orgChart1"/>
    <dgm:cxn modelId="{EA2E7779-A2B1-4F55-AE82-14AD7CFBD5F0}" type="presOf" srcId="{5DF95994-5E08-4090-88B9-5261CB496938}" destId="{57037B52-E582-4FED-8037-0BC49F9D6AEB}" srcOrd="0" destOrd="0" presId="urn:microsoft.com/office/officeart/2005/8/layout/orgChart1"/>
    <dgm:cxn modelId="{D717EC7D-C7E4-4E40-B72A-21565BD2543F}" srcId="{4F383BC9-EBB3-4EC3-AE48-D787220BE4C2}" destId="{530A5772-54C7-48D4-91FF-181DF3EE5075}" srcOrd="1" destOrd="0" parTransId="{A095101A-F1D2-4338-9E8E-2949F0C07500}" sibTransId="{E2F19137-9352-4DB2-976C-0E8A1E6F3F4E}"/>
    <dgm:cxn modelId="{4C5C3982-B488-4275-8108-0E7738E7C7EA}" type="presOf" srcId="{98ABA3A5-D075-4A65-B03D-60D4E10C11AD}" destId="{DC02F803-1634-4BCC-9D31-6DE631909B27}" srcOrd="0" destOrd="0" presId="urn:microsoft.com/office/officeart/2005/8/layout/orgChart1"/>
    <dgm:cxn modelId="{F163DE82-4038-45FC-8769-F88A19997150}" type="presOf" srcId="{68F545FE-AC51-4BEB-847D-3E9D8D83C0B2}" destId="{39739068-BBFC-4D9E-BB8A-8BDDBA238CC7}" srcOrd="0" destOrd="0" presId="urn:microsoft.com/office/officeart/2005/8/layout/orgChart1"/>
    <dgm:cxn modelId="{DBF71F87-F733-4049-87A7-5F89FD777045}" type="presOf" srcId="{33A7FEF1-2F83-4719-ACCB-62A1C4B20DBE}" destId="{5EB80FF6-A297-4478-AE5F-3FDA96F3D401}" srcOrd="0" destOrd="0" presId="urn:microsoft.com/office/officeart/2005/8/layout/orgChart1"/>
    <dgm:cxn modelId="{DA92D888-A7C9-4536-A311-612C56CAB9C2}" srcId="{5DE2536E-DACB-4862-A88F-BB3CDE78F6BE}" destId="{33A7FEF1-2F83-4719-ACCB-62A1C4B20DBE}" srcOrd="3" destOrd="0" parTransId="{759D7BBC-41D9-4A54-ADCE-3864F78AACF5}" sibTransId="{21A9E33E-C87E-40B4-AFDD-EBA92052034F}"/>
    <dgm:cxn modelId="{6D8E058B-4200-4060-B21F-81E297F03D58}" type="presOf" srcId="{5DF95994-5E08-4090-88B9-5261CB496938}" destId="{EEE6117C-5CC3-48FF-8642-5CE20743B40E}" srcOrd="1" destOrd="0" presId="urn:microsoft.com/office/officeart/2005/8/layout/orgChart1"/>
    <dgm:cxn modelId="{499DFE8B-64E1-44B6-89AB-88127A2E9F1E}" type="presOf" srcId="{5609DF9E-BF1A-4A4D-9337-21853CFED5DD}" destId="{CE6E52FC-5AEB-4DC8-96D2-85C36124E6D3}" srcOrd="0" destOrd="0" presId="urn:microsoft.com/office/officeart/2005/8/layout/orgChart1"/>
    <dgm:cxn modelId="{9E5D9B95-D5CC-48C7-8BB9-39C6C3ABB404}" srcId="{1E650F1E-0856-484B-B1E1-BD3A33483F83}" destId="{5E087C9E-7651-47A4-81EE-100E8D471142}" srcOrd="2" destOrd="0" parTransId="{68F545FE-AC51-4BEB-847D-3E9D8D83C0B2}" sibTransId="{15F87548-8F05-4BC1-BB89-37A762C421BC}"/>
    <dgm:cxn modelId="{35A2BA97-8192-4311-950F-F058D7B6454B}" srcId="{774E209E-DB73-40A3-BCFD-11245A228986}" destId="{5DF95994-5E08-4090-88B9-5261CB496938}" srcOrd="4" destOrd="0" parTransId="{C3364B40-8DAE-4FAD-96A2-85C4880A559C}" sibTransId="{47264BA5-A58B-499B-AE3D-99285A9A8072}"/>
    <dgm:cxn modelId="{D5CBCEA4-4A02-415E-843A-59350900B151}" srcId="{5DE2536E-DACB-4862-A88F-BB3CDE78F6BE}" destId="{4AC4DDA6-4C1F-4022-AE74-7735B4ECC424}" srcOrd="1" destOrd="0" parTransId="{2F13BE5B-1A28-4E92-A6C0-DC350B8ADDED}" sibTransId="{672E93B0-40A9-4BE4-AFFA-031120A14880}"/>
    <dgm:cxn modelId="{60BD03A9-F3D6-44BD-83EE-D85D02A20175}" type="presOf" srcId="{9DDB9F68-6B2E-4BAF-A58F-21DC5870F9B2}" destId="{FABBF985-8A92-4B71-BBB6-C9AA439EDF10}" srcOrd="0" destOrd="0" presId="urn:microsoft.com/office/officeart/2005/8/layout/orgChart1"/>
    <dgm:cxn modelId="{898A42A9-3382-4B2B-817E-291C4366B2FF}" srcId="{1E650F1E-0856-484B-B1E1-BD3A33483F83}" destId="{78B3789F-72BA-47EF-8011-18FBB70638E1}" srcOrd="1" destOrd="0" parTransId="{AD261FB6-7364-4E87-B5F1-7A5E1BBCA42A}" sibTransId="{D1EEEF66-8DCA-4931-9220-024833EB5EF8}"/>
    <dgm:cxn modelId="{DA5EF5A9-C081-482C-92C5-51ED87D9C765}" type="presOf" srcId="{774E209E-DB73-40A3-BCFD-11245A228986}" destId="{68BFFC00-6FDB-4C61-85D4-B26D1D8CA131}" srcOrd="0" destOrd="0" presId="urn:microsoft.com/office/officeart/2005/8/layout/orgChart1"/>
    <dgm:cxn modelId="{A6D2FCAE-954D-489A-87D0-58AAAD92B718}" type="presOf" srcId="{4AC4DDA6-4C1F-4022-AE74-7735B4ECC424}" destId="{8C7AA115-8FDF-4CF7-86A9-15251616AC66}" srcOrd="1" destOrd="0" presId="urn:microsoft.com/office/officeart/2005/8/layout/orgChart1"/>
    <dgm:cxn modelId="{62FBF9B2-6DE8-4559-A089-8B7DC97CEADD}" type="presOf" srcId="{C508EF86-DD32-4813-BDDC-BB1C958CAA17}" destId="{909B46CB-2C82-4530-A8EB-C4A6EF29D4CD}" srcOrd="0" destOrd="0" presId="urn:microsoft.com/office/officeart/2005/8/layout/orgChart1"/>
    <dgm:cxn modelId="{CFEBB7C0-88BC-433D-986D-224F8F61F276}" type="presOf" srcId="{33A8B44E-A2CE-4B75-8232-92FD11537B10}" destId="{F01464DC-99CD-42A1-809D-48D92171F1E8}" srcOrd="0" destOrd="0" presId="urn:microsoft.com/office/officeart/2005/8/layout/orgChart1"/>
    <dgm:cxn modelId="{A60137C3-60AB-48E1-B44B-9A931A3B493A}" type="presOf" srcId="{DB5BA07B-5161-42E4-BCF1-ACE6491BD11A}" destId="{A8CC9930-A123-463B-B616-37C3927A0608}" srcOrd="0" destOrd="0" presId="urn:microsoft.com/office/officeart/2005/8/layout/orgChart1"/>
    <dgm:cxn modelId="{84A5C6C4-BAA9-4631-8F16-58935AA9490A}" type="presOf" srcId="{5053570C-78B2-4D87-9267-488C7EA1E467}" destId="{C33EC1C9-F97A-407E-BC95-FE357DBE50FD}" srcOrd="1" destOrd="0" presId="urn:microsoft.com/office/officeart/2005/8/layout/orgChart1"/>
    <dgm:cxn modelId="{8F56F4C4-8D69-4086-B22C-B34B4B6A5371}" type="presOf" srcId="{530A5772-54C7-48D4-91FF-181DF3EE5075}" destId="{ADC2D3F3-5EA2-4D10-BD47-022D6281A394}" srcOrd="1" destOrd="0" presId="urn:microsoft.com/office/officeart/2005/8/layout/orgChart1"/>
    <dgm:cxn modelId="{8CDC4FCE-5FF4-4832-850D-8AEEAD061CB8}" srcId="{1E650F1E-0856-484B-B1E1-BD3A33483F83}" destId="{9DDB9F68-6B2E-4BAF-A58F-21DC5870F9B2}" srcOrd="0" destOrd="0" parTransId="{5609DF9E-BF1A-4A4D-9337-21853CFED5DD}" sibTransId="{8FA7C80E-F05B-4A3B-BB64-3CE7DA94F279}"/>
    <dgm:cxn modelId="{F4D386CF-9F51-4FBA-9A19-AE944FAF42EA}" type="presOf" srcId="{A0F040D3-9F48-47F1-AF4D-3D1DF47891D8}" destId="{144041CB-D970-4E95-9303-DF8F41A6784E}" srcOrd="1" destOrd="0" presId="urn:microsoft.com/office/officeart/2005/8/layout/orgChart1"/>
    <dgm:cxn modelId="{C4B18ECF-D63D-4F41-B143-A74521277984}" type="presOf" srcId="{5DE2536E-DACB-4862-A88F-BB3CDE78F6BE}" destId="{06FF4CE9-4434-4FD7-8A9E-B25409DFA334}" srcOrd="1" destOrd="0" presId="urn:microsoft.com/office/officeart/2005/8/layout/orgChart1"/>
    <dgm:cxn modelId="{8E5B62D1-735C-4637-BCC5-115F45A215F0}" type="presOf" srcId="{1E650F1E-0856-484B-B1E1-BD3A33483F83}" destId="{2687FC2C-200F-45E5-AA87-0C7B7F0776BC}" srcOrd="1" destOrd="0" presId="urn:microsoft.com/office/officeart/2005/8/layout/orgChart1"/>
    <dgm:cxn modelId="{045F73D4-9FE5-4278-AD8F-18034E5771B7}" type="presOf" srcId="{759D7BBC-41D9-4A54-ADCE-3864F78AACF5}" destId="{E09FBD18-C651-4737-89FF-BC4E9DDEE9DC}" srcOrd="0" destOrd="0" presId="urn:microsoft.com/office/officeart/2005/8/layout/orgChart1"/>
    <dgm:cxn modelId="{650BD7D6-775C-4CA7-A5A1-756D50A9877C}" type="presOf" srcId="{A0F040D3-9F48-47F1-AF4D-3D1DF47891D8}" destId="{032FB7D7-C085-4D2E-80AC-D6AF089F57D6}" srcOrd="0" destOrd="0" presId="urn:microsoft.com/office/officeart/2005/8/layout/orgChart1"/>
    <dgm:cxn modelId="{DA3DC3DA-5771-4B4F-8644-8130FFE9CD60}" type="presOf" srcId="{80E25929-E6B5-4E18-A1FA-65C68A128AFC}" destId="{B1F52368-BDBC-4866-814B-2FE1F90FA82B}" srcOrd="0" destOrd="0" presId="urn:microsoft.com/office/officeart/2005/8/layout/orgChart1"/>
    <dgm:cxn modelId="{936873DE-307E-4212-944C-74F443F24339}" type="presOf" srcId="{3F2FBE1B-CCC4-483F-9359-A50BD2978FDC}" destId="{DBC99B96-8120-4BD1-90DC-1F01C3EE26E9}" srcOrd="0" destOrd="0" presId="urn:microsoft.com/office/officeart/2005/8/layout/orgChart1"/>
    <dgm:cxn modelId="{FB4680DE-D503-487E-885D-730FB7D84B66}" type="presOf" srcId="{4F383BC9-EBB3-4EC3-AE48-D787220BE4C2}" destId="{63CF1C28-6EAB-498F-8819-18B91C47C1A2}" srcOrd="0" destOrd="0" presId="urn:microsoft.com/office/officeart/2005/8/layout/orgChart1"/>
    <dgm:cxn modelId="{85BD53E0-DAC1-4FF2-B3BB-DBC02DE56EB6}" type="presOf" srcId="{78B3789F-72BA-47EF-8011-18FBB70638E1}" destId="{A9F6C046-2394-4565-A4C8-B5799EB31E55}" srcOrd="0" destOrd="0" presId="urn:microsoft.com/office/officeart/2005/8/layout/orgChart1"/>
    <dgm:cxn modelId="{B7F90AE7-7292-40CB-B43E-D522281D850F}" type="presOf" srcId="{4F383BC9-EBB3-4EC3-AE48-D787220BE4C2}" destId="{A1F36693-4A06-4BBB-AD19-57A64C9BF09A}" srcOrd="1" destOrd="0" presId="urn:microsoft.com/office/officeart/2005/8/layout/orgChart1"/>
    <dgm:cxn modelId="{224614EA-D81C-4B43-8D7A-5C4A963BE938}" type="presOf" srcId="{DC29DBEF-915F-49E4-A6C5-EBEBB0DB0851}" destId="{198A45D0-D336-4A7F-9723-3F6CCDCD3742}" srcOrd="0" destOrd="0" presId="urn:microsoft.com/office/officeart/2005/8/layout/orgChart1"/>
    <dgm:cxn modelId="{17F4FEEB-7A17-4502-931B-2D14EA202808}" type="presOf" srcId="{5A5A8C1C-1ED1-4A4E-ACE8-05344A63491D}" destId="{DF93CE30-A9B1-4238-867E-63FA7351F13D}" srcOrd="0" destOrd="0" presId="urn:microsoft.com/office/officeart/2005/8/layout/orgChart1"/>
    <dgm:cxn modelId="{4EEC0BEC-969A-4464-89E4-96F97E1053ED}" type="presOf" srcId="{63854AFC-35B8-49E3-AC74-C177B062F480}" destId="{4E56B0A0-408A-487C-BD6F-C5B119705E03}" srcOrd="1" destOrd="0" presId="urn:microsoft.com/office/officeart/2005/8/layout/orgChart1"/>
    <dgm:cxn modelId="{004955F0-814D-4994-873C-19ACBDF0D9AE}" srcId="{774E209E-DB73-40A3-BCFD-11245A228986}" destId="{1E650F1E-0856-484B-B1E1-BD3A33483F83}" srcOrd="2" destOrd="0" parTransId="{5A5A8C1C-1ED1-4A4E-ACE8-05344A63491D}" sibTransId="{799A9FA8-60D2-4263-8F6A-4F8BC3C13E2B}"/>
    <dgm:cxn modelId="{D2975EF1-E1B6-4349-BFCE-B3F5E6F1EEB4}" srcId="{774E209E-DB73-40A3-BCFD-11245A228986}" destId="{4F383BC9-EBB3-4EC3-AE48-D787220BE4C2}" srcOrd="3" destOrd="0" parTransId="{71AFA1DB-571A-442A-90C6-3398B33252D8}" sibTransId="{053990A1-4858-4AF7-9967-BBF5D9264DD6}"/>
    <dgm:cxn modelId="{C5A817F3-12D0-4244-BCC7-627832DB8F17}" type="presOf" srcId="{2E44EFF1-53C7-4CC0-85E7-62DC4031F791}" destId="{A6BC35E1-C1C6-4B4F-989F-7C4AE6F50B57}" srcOrd="0" destOrd="0" presId="urn:microsoft.com/office/officeart/2005/8/layout/orgChart1"/>
    <dgm:cxn modelId="{EAF632F3-3B3B-48AF-A8C8-1F1D0D958CB0}" type="presOf" srcId="{FB27E4AD-CD52-4790-988B-EC5D93770C00}" destId="{2F963CA4-76C7-4C14-BE3E-517F5DFB5D22}" srcOrd="0" destOrd="0" presId="urn:microsoft.com/office/officeart/2005/8/layout/orgChart1"/>
    <dgm:cxn modelId="{75B437F3-F948-4760-B06B-4C4DCA07C0AE}" type="presOf" srcId="{C3364B40-8DAE-4FAD-96A2-85C4880A559C}" destId="{866A7C7C-EACA-483F-9819-1ABDC92CA2ED}" srcOrd="0" destOrd="0" presId="urn:microsoft.com/office/officeart/2005/8/layout/orgChart1"/>
    <dgm:cxn modelId="{DAA8FAF3-2D54-4740-9CAD-2B60C1562938}" type="presOf" srcId="{2F13BE5B-1A28-4E92-A6C0-DC350B8ADDED}" destId="{A6FED72C-234E-47A8-B5C6-759A7E8D4F28}" srcOrd="0" destOrd="0" presId="urn:microsoft.com/office/officeart/2005/8/layout/orgChart1"/>
    <dgm:cxn modelId="{10B083F4-7180-4BED-888D-71005533AC0F}" type="presOf" srcId="{63854AFC-35B8-49E3-AC74-C177B062F480}" destId="{4C2B872F-165F-41F9-841A-FCE5E6B4BDDB}" srcOrd="0" destOrd="0" presId="urn:microsoft.com/office/officeart/2005/8/layout/orgChart1"/>
    <dgm:cxn modelId="{0D078AF5-ED31-4A7F-9CB7-7A8E6C0D09F6}" type="presOf" srcId="{774E209E-DB73-40A3-BCFD-11245A228986}" destId="{57A2FDDF-96DD-415E-B047-8B88A11D6953}" srcOrd="1" destOrd="0" presId="urn:microsoft.com/office/officeart/2005/8/layout/orgChart1"/>
    <dgm:cxn modelId="{EFD23EF7-36A9-4D85-9AE4-58F46ADC3783}" srcId="{EE15DED4-3B58-46C3-A8E2-5F304AF3F984}" destId="{774E209E-DB73-40A3-BCFD-11245A228986}" srcOrd="0" destOrd="0" parTransId="{99216650-E245-43C0-B93B-B85F69682007}" sibTransId="{B88BDD06-00AD-4C4E-A881-ED786ABE3F9C}"/>
    <dgm:cxn modelId="{4F79C6F7-CF08-4FD9-8730-37F1CEC18742}" type="presOf" srcId="{1E650F1E-0856-484B-B1E1-BD3A33483F83}" destId="{2A8BB491-5BA3-4280-8DB8-A0430B0235D0}" srcOrd="0" destOrd="0" presId="urn:microsoft.com/office/officeart/2005/8/layout/orgChart1"/>
    <dgm:cxn modelId="{36F91EFA-4156-43CA-B056-E0F69AAF3644}" type="presOf" srcId="{A095101A-F1D2-4338-9E8E-2949F0C07500}" destId="{9FB1D329-4CE9-4073-BB89-70F8DB6B945B}" srcOrd="0" destOrd="0" presId="urn:microsoft.com/office/officeart/2005/8/layout/orgChart1"/>
    <dgm:cxn modelId="{AAB417FF-6B12-46A1-AD14-1DB6B1BF2C5D}" srcId="{5DE2536E-DACB-4862-A88F-BB3CDE78F6BE}" destId="{5053570C-78B2-4D87-9267-488C7EA1E467}" srcOrd="2" destOrd="0" parTransId="{DC29DBEF-915F-49E4-A6C5-EBEBB0DB0851}" sibTransId="{14EB8137-01C5-4C6A-8A17-E5665F2D4B51}"/>
    <dgm:cxn modelId="{F2A7BEBD-A70D-4AF9-A7EA-F53830AD8A10}" type="presParOf" srcId="{7FD3D820-9282-47EB-9074-1B319C2B2A2D}" destId="{688352EF-B6A9-4455-9E5F-4581EF3B34C2}" srcOrd="0" destOrd="0" presId="urn:microsoft.com/office/officeart/2005/8/layout/orgChart1"/>
    <dgm:cxn modelId="{4C9EAA0C-0C12-415B-A6CC-506B3D15BF11}" type="presParOf" srcId="{688352EF-B6A9-4455-9E5F-4581EF3B34C2}" destId="{3ABBC6CA-B68D-4A5A-B0A3-F840B9D2F725}" srcOrd="0" destOrd="0" presId="urn:microsoft.com/office/officeart/2005/8/layout/orgChart1"/>
    <dgm:cxn modelId="{A05F57EF-BB0A-4006-8389-39CBCF81F340}" type="presParOf" srcId="{3ABBC6CA-B68D-4A5A-B0A3-F840B9D2F725}" destId="{68BFFC00-6FDB-4C61-85D4-B26D1D8CA131}" srcOrd="0" destOrd="0" presId="urn:microsoft.com/office/officeart/2005/8/layout/orgChart1"/>
    <dgm:cxn modelId="{1F84A42A-99B9-4744-AA3A-CCDBD19F3EC7}" type="presParOf" srcId="{3ABBC6CA-B68D-4A5A-B0A3-F840B9D2F725}" destId="{57A2FDDF-96DD-415E-B047-8B88A11D6953}" srcOrd="1" destOrd="0" presId="urn:microsoft.com/office/officeart/2005/8/layout/orgChart1"/>
    <dgm:cxn modelId="{2F13D56F-DF9D-4084-9042-174B174B2888}" type="presParOf" srcId="{688352EF-B6A9-4455-9E5F-4581EF3B34C2}" destId="{8DB47D6B-EC7B-4EAB-BB74-6C36329C8C8F}" srcOrd="1" destOrd="0" presId="urn:microsoft.com/office/officeart/2005/8/layout/orgChart1"/>
    <dgm:cxn modelId="{E477B728-C859-48EE-96E1-51413AF04B96}" type="presParOf" srcId="{8DB47D6B-EC7B-4EAB-BB74-6C36329C8C8F}" destId="{DC02F803-1634-4BCC-9D31-6DE631909B27}" srcOrd="0" destOrd="0" presId="urn:microsoft.com/office/officeart/2005/8/layout/orgChart1"/>
    <dgm:cxn modelId="{F499FA92-AEAD-4898-9BFE-A6A819ED8D03}" type="presParOf" srcId="{8DB47D6B-EC7B-4EAB-BB74-6C36329C8C8F}" destId="{05D64BBC-05EF-44CF-9CAB-9DE8B8CF6A5E}" srcOrd="1" destOrd="0" presId="urn:microsoft.com/office/officeart/2005/8/layout/orgChart1"/>
    <dgm:cxn modelId="{D97468E1-D91A-4699-9089-DD05C15E5264}" type="presParOf" srcId="{05D64BBC-05EF-44CF-9CAB-9DE8B8CF6A5E}" destId="{2CD75385-1608-48DA-8F11-CE989900982E}" srcOrd="0" destOrd="0" presId="urn:microsoft.com/office/officeart/2005/8/layout/orgChart1"/>
    <dgm:cxn modelId="{AA632CBE-2072-409D-9BFC-E0A2B30300E5}" type="presParOf" srcId="{2CD75385-1608-48DA-8F11-CE989900982E}" destId="{08D40E40-3397-4D70-AA96-81DC76714E8B}" srcOrd="0" destOrd="0" presId="urn:microsoft.com/office/officeart/2005/8/layout/orgChart1"/>
    <dgm:cxn modelId="{3F20A1A5-85B6-481F-B558-F13606D3E145}" type="presParOf" srcId="{2CD75385-1608-48DA-8F11-CE989900982E}" destId="{06FF4CE9-4434-4FD7-8A9E-B25409DFA334}" srcOrd="1" destOrd="0" presId="urn:microsoft.com/office/officeart/2005/8/layout/orgChart1"/>
    <dgm:cxn modelId="{6AA59720-B1A3-42E9-BD45-46D3AA2D4765}" type="presParOf" srcId="{05D64BBC-05EF-44CF-9CAB-9DE8B8CF6A5E}" destId="{DE6465BC-9A70-4793-9E51-AEF057EF5B01}" srcOrd="1" destOrd="0" presId="urn:microsoft.com/office/officeart/2005/8/layout/orgChart1"/>
    <dgm:cxn modelId="{AA3F6071-BD4E-492F-B689-048B8C74E1F5}" type="presParOf" srcId="{DE6465BC-9A70-4793-9E51-AEF057EF5B01}" destId="{F01464DC-99CD-42A1-809D-48D92171F1E8}" srcOrd="0" destOrd="0" presId="urn:microsoft.com/office/officeart/2005/8/layout/orgChart1"/>
    <dgm:cxn modelId="{43B172DE-8016-489B-896C-E19D42076043}" type="presParOf" srcId="{DE6465BC-9A70-4793-9E51-AEF057EF5B01}" destId="{E142C41C-B5CD-49D8-9488-4549F7D8CAC5}" srcOrd="1" destOrd="0" presId="urn:microsoft.com/office/officeart/2005/8/layout/orgChart1"/>
    <dgm:cxn modelId="{EF2F4A50-C3E0-4BBA-9A6D-DB40E1EE610A}" type="presParOf" srcId="{E142C41C-B5CD-49D8-9488-4549F7D8CAC5}" destId="{58C9510F-8CF5-413D-A3A5-A99913959411}" srcOrd="0" destOrd="0" presId="urn:microsoft.com/office/officeart/2005/8/layout/orgChart1"/>
    <dgm:cxn modelId="{711CDF6F-D12D-48E1-A41B-18489A4D544A}" type="presParOf" srcId="{58C9510F-8CF5-413D-A3A5-A99913959411}" destId="{909B46CB-2C82-4530-A8EB-C4A6EF29D4CD}" srcOrd="0" destOrd="0" presId="urn:microsoft.com/office/officeart/2005/8/layout/orgChart1"/>
    <dgm:cxn modelId="{E175A818-4FDF-4C3D-8399-D4C6F2084E1E}" type="presParOf" srcId="{58C9510F-8CF5-413D-A3A5-A99913959411}" destId="{675E327E-204D-4C42-AEF5-446B3D266D63}" srcOrd="1" destOrd="0" presId="urn:microsoft.com/office/officeart/2005/8/layout/orgChart1"/>
    <dgm:cxn modelId="{DAFBE35F-ABC4-4ECF-8EBF-2667590D370B}" type="presParOf" srcId="{E142C41C-B5CD-49D8-9488-4549F7D8CAC5}" destId="{B785FB29-0F6E-4567-B1BB-AB02ABDD4479}" srcOrd="1" destOrd="0" presId="urn:microsoft.com/office/officeart/2005/8/layout/orgChart1"/>
    <dgm:cxn modelId="{8B612B19-8DCE-4B04-8B46-0EB97230E37E}" type="presParOf" srcId="{E142C41C-B5CD-49D8-9488-4549F7D8CAC5}" destId="{D045E5A6-3832-400B-95A8-53F5A4C45585}" srcOrd="2" destOrd="0" presId="urn:microsoft.com/office/officeart/2005/8/layout/orgChart1"/>
    <dgm:cxn modelId="{6AB5860B-ED1E-4776-9DB9-1CD9B82BB60B}" type="presParOf" srcId="{DE6465BC-9A70-4793-9E51-AEF057EF5B01}" destId="{A6FED72C-234E-47A8-B5C6-759A7E8D4F28}" srcOrd="2" destOrd="0" presId="urn:microsoft.com/office/officeart/2005/8/layout/orgChart1"/>
    <dgm:cxn modelId="{BCEF0202-AD78-4703-A15C-D412C121A7D1}" type="presParOf" srcId="{DE6465BC-9A70-4793-9E51-AEF057EF5B01}" destId="{ECB8DF6C-3200-4553-9115-BD3D0FB53FAC}" srcOrd="3" destOrd="0" presId="urn:microsoft.com/office/officeart/2005/8/layout/orgChart1"/>
    <dgm:cxn modelId="{D766658F-F6E1-4818-84DA-038A72DA56FE}" type="presParOf" srcId="{ECB8DF6C-3200-4553-9115-BD3D0FB53FAC}" destId="{8C33CF52-7470-4ED8-A763-3CA7A5CE0712}" srcOrd="0" destOrd="0" presId="urn:microsoft.com/office/officeart/2005/8/layout/orgChart1"/>
    <dgm:cxn modelId="{0937C31E-E084-4506-8FBB-82FB32FBBCE2}" type="presParOf" srcId="{8C33CF52-7470-4ED8-A763-3CA7A5CE0712}" destId="{6E368E49-72B6-4724-B758-8643673D3FEA}" srcOrd="0" destOrd="0" presId="urn:microsoft.com/office/officeart/2005/8/layout/orgChart1"/>
    <dgm:cxn modelId="{60EEC633-7A02-4A42-8554-CEE387E354AF}" type="presParOf" srcId="{8C33CF52-7470-4ED8-A763-3CA7A5CE0712}" destId="{8C7AA115-8FDF-4CF7-86A9-15251616AC66}" srcOrd="1" destOrd="0" presId="urn:microsoft.com/office/officeart/2005/8/layout/orgChart1"/>
    <dgm:cxn modelId="{A5BD3388-A393-4B53-B75A-C159FD2598A9}" type="presParOf" srcId="{ECB8DF6C-3200-4553-9115-BD3D0FB53FAC}" destId="{05A68DA2-4F69-4A5C-8B78-DDBBE6BCD558}" srcOrd="1" destOrd="0" presId="urn:microsoft.com/office/officeart/2005/8/layout/orgChart1"/>
    <dgm:cxn modelId="{D3DD9A96-7C2F-4F50-8E75-02F61C7AE1A1}" type="presParOf" srcId="{ECB8DF6C-3200-4553-9115-BD3D0FB53FAC}" destId="{72233973-8554-4466-AD97-B6512527F16D}" srcOrd="2" destOrd="0" presId="urn:microsoft.com/office/officeart/2005/8/layout/orgChart1"/>
    <dgm:cxn modelId="{4F6F0B12-BFE8-464B-A2FA-FEB84FBED103}" type="presParOf" srcId="{DE6465BC-9A70-4793-9E51-AEF057EF5B01}" destId="{198A45D0-D336-4A7F-9723-3F6CCDCD3742}" srcOrd="4" destOrd="0" presId="urn:microsoft.com/office/officeart/2005/8/layout/orgChart1"/>
    <dgm:cxn modelId="{BB9E34FD-8C52-4142-8C1C-2CB5C428F919}" type="presParOf" srcId="{DE6465BC-9A70-4793-9E51-AEF057EF5B01}" destId="{365E377C-5492-4842-9A47-2A5C2B7AEF05}" srcOrd="5" destOrd="0" presId="urn:microsoft.com/office/officeart/2005/8/layout/orgChart1"/>
    <dgm:cxn modelId="{DE879645-13DD-4300-9229-F1381B8EC3E9}" type="presParOf" srcId="{365E377C-5492-4842-9A47-2A5C2B7AEF05}" destId="{29A7CCA1-8EBF-49FC-9A21-218840EB29FC}" srcOrd="0" destOrd="0" presId="urn:microsoft.com/office/officeart/2005/8/layout/orgChart1"/>
    <dgm:cxn modelId="{FB08ECBC-352D-4642-B15A-7EE67CD7F595}" type="presParOf" srcId="{29A7CCA1-8EBF-49FC-9A21-218840EB29FC}" destId="{7A66F6C0-537C-422E-A134-535BD0E47966}" srcOrd="0" destOrd="0" presId="urn:microsoft.com/office/officeart/2005/8/layout/orgChart1"/>
    <dgm:cxn modelId="{BA6DD07D-627D-49D5-B075-E6ED52095E30}" type="presParOf" srcId="{29A7CCA1-8EBF-49FC-9A21-218840EB29FC}" destId="{C33EC1C9-F97A-407E-BC95-FE357DBE50FD}" srcOrd="1" destOrd="0" presId="urn:microsoft.com/office/officeart/2005/8/layout/orgChart1"/>
    <dgm:cxn modelId="{0F832F36-3248-4C09-8056-14E883872097}" type="presParOf" srcId="{365E377C-5492-4842-9A47-2A5C2B7AEF05}" destId="{2A634A41-052A-4B62-92AE-B86B1CF8809E}" srcOrd="1" destOrd="0" presId="urn:microsoft.com/office/officeart/2005/8/layout/orgChart1"/>
    <dgm:cxn modelId="{EA128028-8F0F-4DCB-925C-2F05E58C4748}" type="presParOf" srcId="{365E377C-5492-4842-9A47-2A5C2B7AEF05}" destId="{B2FA0E28-138C-43F4-9A55-A3BDE3A60130}" srcOrd="2" destOrd="0" presId="urn:microsoft.com/office/officeart/2005/8/layout/orgChart1"/>
    <dgm:cxn modelId="{C6EB714D-5BBE-4674-82F9-4E970173B6B8}" type="presParOf" srcId="{DE6465BC-9A70-4793-9E51-AEF057EF5B01}" destId="{E09FBD18-C651-4737-89FF-BC4E9DDEE9DC}" srcOrd="6" destOrd="0" presId="urn:microsoft.com/office/officeart/2005/8/layout/orgChart1"/>
    <dgm:cxn modelId="{FA0E7875-3E4F-465B-A619-CD3AB44DBAF2}" type="presParOf" srcId="{DE6465BC-9A70-4793-9E51-AEF057EF5B01}" destId="{217EAA16-F95C-47BC-BB41-725C669DB92C}" srcOrd="7" destOrd="0" presId="urn:microsoft.com/office/officeart/2005/8/layout/orgChart1"/>
    <dgm:cxn modelId="{68A6A639-EC91-45F3-B067-6B1A256AEBD3}" type="presParOf" srcId="{217EAA16-F95C-47BC-BB41-725C669DB92C}" destId="{0F642D74-DDD2-463D-930C-E3DCAFC44505}" srcOrd="0" destOrd="0" presId="urn:microsoft.com/office/officeart/2005/8/layout/orgChart1"/>
    <dgm:cxn modelId="{3A1B4803-E5E5-45A9-AAC3-86E7B6ADCD1F}" type="presParOf" srcId="{0F642D74-DDD2-463D-930C-E3DCAFC44505}" destId="{5EB80FF6-A297-4478-AE5F-3FDA96F3D401}" srcOrd="0" destOrd="0" presId="urn:microsoft.com/office/officeart/2005/8/layout/orgChart1"/>
    <dgm:cxn modelId="{0D7CEB6A-E2E4-41A5-87DA-A80C74C5E9B9}" type="presParOf" srcId="{0F642D74-DDD2-463D-930C-E3DCAFC44505}" destId="{54428603-F481-4DB5-8C02-6ADE4DC40A23}" srcOrd="1" destOrd="0" presId="urn:microsoft.com/office/officeart/2005/8/layout/orgChart1"/>
    <dgm:cxn modelId="{B198C002-EF3C-4951-86C5-BB4EA7DF44CF}" type="presParOf" srcId="{217EAA16-F95C-47BC-BB41-725C669DB92C}" destId="{EE753C4A-AABC-4C90-92E3-6938B5D972E6}" srcOrd="1" destOrd="0" presId="urn:microsoft.com/office/officeart/2005/8/layout/orgChart1"/>
    <dgm:cxn modelId="{3BF6AB76-FAB4-4629-9B73-7BDF4BD1A7C3}" type="presParOf" srcId="{217EAA16-F95C-47BC-BB41-725C669DB92C}" destId="{5050021F-DC90-4614-AF33-55097B798555}" srcOrd="2" destOrd="0" presId="urn:microsoft.com/office/officeart/2005/8/layout/orgChart1"/>
    <dgm:cxn modelId="{E6BD79FB-8282-4FCD-B05F-1E09B6C3B57A}" type="presParOf" srcId="{05D64BBC-05EF-44CF-9CAB-9DE8B8CF6A5E}" destId="{116575F6-FEE7-41C3-BD6E-79079858C886}" srcOrd="2" destOrd="0" presId="urn:microsoft.com/office/officeart/2005/8/layout/orgChart1"/>
    <dgm:cxn modelId="{CB1F0FAF-783E-4ED7-BD99-129428A2DA89}" type="presParOf" srcId="{8DB47D6B-EC7B-4EAB-BB74-6C36329C8C8F}" destId="{A6BC35E1-C1C6-4B4F-989F-7C4AE6F50B57}" srcOrd="2" destOrd="0" presId="urn:microsoft.com/office/officeart/2005/8/layout/orgChart1"/>
    <dgm:cxn modelId="{B90A3A73-3609-4D45-9416-75D35B48F1C4}" type="presParOf" srcId="{8DB47D6B-EC7B-4EAB-BB74-6C36329C8C8F}" destId="{7A78B931-FA22-43CF-B2B1-41977232FF31}" srcOrd="3" destOrd="0" presId="urn:microsoft.com/office/officeart/2005/8/layout/orgChart1"/>
    <dgm:cxn modelId="{78CEE24F-EAA4-4E50-815D-B8D508E68886}" type="presParOf" srcId="{7A78B931-FA22-43CF-B2B1-41977232FF31}" destId="{305215E1-F776-4BDB-A077-7D75AB4E5D85}" srcOrd="0" destOrd="0" presId="urn:microsoft.com/office/officeart/2005/8/layout/orgChart1"/>
    <dgm:cxn modelId="{9C03032C-C748-4AFD-A3F3-C52795B2DBDC}" type="presParOf" srcId="{305215E1-F776-4BDB-A077-7D75AB4E5D85}" destId="{7FC11B80-1560-4AAA-9DDE-ECDD0C320254}" srcOrd="0" destOrd="0" presId="urn:microsoft.com/office/officeart/2005/8/layout/orgChart1"/>
    <dgm:cxn modelId="{67460A26-7EBC-4D06-A8CB-B3102CD03D08}" type="presParOf" srcId="{305215E1-F776-4BDB-A077-7D75AB4E5D85}" destId="{198A2EF2-F9F4-4021-800D-024DE387071B}" srcOrd="1" destOrd="0" presId="urn:microsoft.com/office/officeart/2005/8/layout/orgChart1"/>
    <dgm:cxn modelId="{4C4EA38F-E988-46BF-A4F8-861648E83A62}" type="presParOf" srcId="{7A78B931-FA22-43CF-B2B1-41977232FF31}" destId="{D8C9A5CE-51F4-40C6-AC28-AE2E624AF2FF}" srcOrd="1" destOrd="0" presId="urn:microsoft.com/office/officeart/2005/8/layout/orgChart1"/>
    <dgm:cxn modelId="{3279F286-E50E-429E-99CC-84D02783351D}" type="presParOf" srcId="{D8C9A5CE-51F4-40C6-AC28-AE2E624AF2FF}" destId="{7CED4E7E-908F-46E6-A1E8-15CC83E5AF9A}" srcOrd="0" destOrd="0" presId="urn:microsoft.com/office/officeart/2005/8/layout/orgChart1"/>
    <dgm:cxn modelId="{3B5615C5-6E1B-4D7B-BE96-77D9FDDAD556}" type="presParOf" srcId="{D8C9A5CE-51F4-40C6-AC28-AE2E624AF2FF}" destId="{78EFB925-25C4-46A4-9D43-32D4CE4379A4}" srcOrd="1" destOrd="0" presId="urn:microsoft.com/office/officeart/2005/8/layout/orgChart1"/>
    <dgm:cxn modelId="{85F7FBB8-276A-4962-8D6F-BD4A236A2296}" type="presParOf" srcId="{78EFB925-25C4-46A4-9D43-32D4CE4379A4}" destId="{26D092E4-C382-42CB-9660-45B2C9A79BB9}" srcOrd="0" destOrd="0" presId="urn:microsoft.com/office/officeart/2005/8/layout/orgChart1"/>
    <dgm:cxn modelId="{A46F517F-06D3-4BF0-B4D4-9D12A4D6E3AE}" type="presParOf" srcId="{26D092E4-C382-42CB-9660-45B2C9A79BB9}" destId="{4C2B872F-165F-41F9-841A-FCE5E6B4BDDB}" srcOrd="0" destOrd="0" presId="urn:microsoft.com/office/officeart/2005/8/layout/orgChart1"/>
    <dgm:cxn modelId="{94D036F7-F477-48CF-B680-1E8547D0C6B7}" type="presParOf" srcId="{26D092E4-C382-42CB-9660-45B2C9A79BB9}" destId="{4E56B0A0-408A-487C-BD6F-C5B119705E03}" srcOrd="1" destOrd="0" presId="urn:microsoft.com/office/officeart/2005/8/layout/orgChart1"/>
    <dgm:cxn modelId="{8C8496D4-7588-4F98-A008-D4784CC3BC79}" type="presParOf" srcId="{78EFB925-25C4-46A4-9D43-32D4CE4379A4}" destId="{89EE5C6D-B6E9-4FC1-AF3E-01A303AC2335}" srcOrd="1" destOrd="0" presId="urn:microsoft.com/office/officeart/2005/8/layout/orgChart1"/>
    <dgm:cxn modelId="{28D45111-0B2F-4F3C-9DA7-7CB8B1861A86}" type="presParOf" srcId="{78EFB925-25C4-46A4-9D43-32D4CE4379A4}" destId="{60DB0DD8-EA22-4BD9-A338-724EB1824905}" srcOrd="2" destOrd="0" presId="urn:microsoft.com/office/officeart/2005/8/layout/orgChart1"/>
    <dgm:cxn modelId="{AF7D9E86-EF40-482A-858E-4F6BEF73F66F}" type="presParOf" srcId="{D8C9A5CE-51F4-40C6-AC28-AE2E624AF2FF}" destId="{2F963CA4-76C7-4C14-BE3E-517F5DFB5D22}" srcOrd="2" destOrd="0" presId="urn:microsoft.com/office/officeart/2005/8/layout/orgChart1"/>
    <dgm:cxn modelId="{DF57583E-7767-4A0C-A395-1F0E95BAE205}" type="presParOf" srcId="{D8C9A5CE-51F4-40C6-AC28-AE2E624AF2FF}" destId="{589340BF-EEB1-4DE0-974F-728C47EACB92}" srcOrd="3" destOrd="0" presId="urn:microsoft.com/office/officeart/2005/8/layout/orgChart1"/>
    <dgm:cxn modelId="{D340B7AA-A3B3-48FB-8923-36F9CC69455E}" type="presParOf" srcId="{589340BF-EEB1-4DE0-974F-728C47EACB92}" destId="{C87FE03A-26D3-40B0-9CB5-57CF0D9D9911}" srcOrd="0" destOrd="0" presId="urn:microsoft.com/office/officeart/2005/8/layout/orgChart1"/>
    <dgm:cxn modelId="{E306BB8B-B5AB-4B84-BF15-38861A46AEF9}" type="presParOf" srcId="{C87FE03A-26D3-40B0-9CB5-57CF0D9D9911}" destId="{A8CC9930-A123-463B-B616-37C3927A0608}" srcOrd="0" destOrd="0" presId="urn:microsoft.com/office/officeart/2005/8/layout/orgChart1"/>
    <dgm:cxn modelId="{F976197C-C0DD-40F4-A645-8E0A4F4D0410}" type="presParOf" srcId="{C87FE03A-26D3-40B0-9CB5-57CF0D9D9911}" destId="{EEECC6CB-6FAF-4914-BD61-11CC9887F304}" srcOrd="1" destOrd="0" presId="urn:microsoft.com/office/officeart/2005/8/layout/orgChart1"/>
    <dgm:cxn modelId="{0CD5C61E-4E24-43A1-8A78-BABBA24D8815}" type="presParOf" srcId="{589340BF-EEB1-4DE0-974F-728C47EACB92}" destId="{3D0EA2FC-307F-41A7-9E62-16EA76B61C62}" srcOrd="1" destOrd="0" presId="urn:microsoft.com/office/officeart/2005/8/layout/orgChart1"/>
    <dgm:cxn modelId="{B7A89B3C-95B3-429E-AD01-B68097035420}" type="presParOf" srcId="{589340BF-EEB1-4DE0-974F-728C47EACB92}" destId="{FA421546-C51D-4A4E-8B05-9E3E5495DC04}" srcOrd="2" destOrd="0" presId="urn:microsoft.com/office/officeart/2005/8/layout/orgChart1"/>
    <dgm:cxn modelId="{256D29B5-72D8-42A4-B568-824C4156AE37}" type="presParOf" srcId="{7A78B931-FA22-43CF-B2B1-41977232FF31}" destId="{E650F618-3862-4AF8-83F0-273C9F4B4414}" srcOrd="2" destOrd="0" presId="urn:microsoft.com/office/officeart/2005/8/layout/orgChart1"/>
    <dgm:cxn modelId="{B49FF301-C1CA-4EE9-BC27-5842ECF641FC}" type="presParOf" srcId="{8DB47D6B-EC7B-4EAB-BB74-6C36329C8C8F}" destId="{DF93CE30-A9B1-4238-867E-63FA7351F13D}" srcOrd="4" destOrd="0" presId="urn:microsoft.com/office/officeart/2005/8/layout/orgChart1"/>
    <dgm:cxn modelId="{6B7E0141-09B1-4966-AEEE-678010AB128F}" type="presParOf" srcId="{8DB47D6B-EC7B-4EAB-BB74-6C36329C8C8F}" destId="{3697C362-19C1-4530-B8D6-FC193F8A4A3A}" srcOrd="5" destOrd="0" presId="urn:microsoft.com/office/officeart/2005/8/layout/orgChart1"/>
    <dgm:cxn modelId="{4A9C9374-AEE7-41F8-87AC-67F6020C71DD}" type="presParOf" srcId="{3697C362-19C1-4530-B8D6-FC193F8A4A3A}" destId="{C568F61B-CAD4-403B-9298-792B3889A16A}" srcOrd="0" destOrd="0" presId="urn:microsoft.com/office/officeart/2005/8/layout/orgChart1"/>
    <dgm:cxn modelId="{4B4C8D31-1667-4678-98FC-428D3EF3F3B1}" type="presParOf" srcId="{C568F61B-CAD4-403B-9298-792B3889A16A}" destId="{2A8BB491-5BA3-4280-8DB8-A0430B0235D0}" srcOrd="0" destOrd="0" presId="urn:microsoft.com/office/officeart/2005/8/layout/orgChart1"/>
    <dgm:cxn modelId="{F55256C6-E09E-458B-95D7-1A535883553F}" type="presParOf" srcId="{C568F61B-CAD4-403B-9298-792B3889A16A}" destId="{2687FC2C-200F-45E5-AA87-0C7B7F0776BC}" srcOrd="1" destOrd="0" presId="urn:microsoft.com/office/officeart/2005/8/layout/orgChart1"/>
    <dgm:cxn modelId="{D22355A2-C5EF-4184-8D81-6D82C17F7504}" type="presParOf" srcId="{3697C362-19C1-4530-B8D6-FC193F8A4A3A}" destId="{A227568C-6655-4B76-BD81-9DE80868D0DA}" srcOrd="1" destOrd="0" presId="urn:microsoft.com/office/officeart/2005/8/layout/orgChart1"/>
    <dgm:cxn modelId="{DF55EB16-1866-49F8-BAEA-950AB17B1CED}" type="presParOf" srcId="{A227568C-6655-4B76-BD81-9DE80868D0DA}" destId="{CE6E52FC-5AEB-4DC8-96D2-85C36124E6D3}" srcOrd="0" destOrd="0" presId="urn:microsoft.com/office/officeart/2005/8/layout/orgChart1"/>
    <dgm:cxn modelId="{A3ADD8C0-A4DE-42D4-8BB3-26402F66274E}" type="presParOf" srcId="{A227568C-6655-4B76-BD81-9DE80868D0DA}" destId="{70E77584-E208-4C51-A09C-BCED03EE4312}" srcOrd="1" destOrd="0" presId="urn:microsoft.com/office/officeart/2005/8/layout/orgChart1"/>
    <dgm:cxn modelId="{A4499C50-5C3F-4DB1-9A76-4C5A582ECCFD}" type="presParOf" srcId="{70E77584-E208-4C51-A09C-BCED03EE4312}" destId="{C2363A9A-1B83-4BC2-A84D-00DD381501C7}" srcOrd="0" destOrd="0" presId="urn:microsoft.com/office/officeart/2005/8/layout/orgChart1"/>
    <dgm:cxn modelId="{FE9DA4EC-E79E-434B-917D-D78E1B5E821C}" type="presParOf" srcId="{C2363A9A-1B83-4BC2-A84D-00DD381501C7}" destId="{FABBF985-8A92-4B71-BBB6-C9AA439EDF10}" srcOrd="0" destOrd="0" presId="urn:microsoft.com/office/officeart/2005/8/layout/orgChart1"/>
    <dgm:cxn modelId="{37354873-7FC1-45FD-BB5A-B9195139DD1B}" type="presParOf" srcId="{C2363A9A-1B83-4BC2-A84D-00DD381501C7}" destId="{070E0AA5-FE08-40CC-8B5B-B2ACB20CEE3C}" srcOrd="1" destOrd="0" presId="urn:microsoft.com/office/officeart/2005/8/layout/orgChart1"/>
    <dgm:cxn modelId="{E41949A7-4262-4BB2-8743-7D7CF5C31D87}" type="presParOf" srcId="{70E77584-E208-4C51-A09C-BCED03EE4312}" destId="{4D596D13-9F03-4D5B-97EC-652710483850}" srcOrd="1" destOrd="0" presId="urn:microsoft.com/office/officeart/2005/8/layout/orgChart1"/>
    <dgm:cxn modelId="{CDC30A41-9982-4059-879F-91C4179BE827}" type="presParOf" srcId="{70E77584-E208-4C51-A09C-BCED03EE4312}" destId="{45696742-D576-4825-8496-9CF4F4412C8A}" srcOrd="2" destOrd="0" presId="urn:microsoft.com/office/officeart/2005/8/layout/orgChart1"/>
    <dgm:cxn modelId="{5EA759B9-1235-4D92-986D-DE8179241273}" type="presParOf" srcId="{A227568C-6655-4B76-BD81-9DE80868D0DA}" destId="{096C0989-C4F4-44F5-A1C8-C48B18CCCE73}" srcOrd="2" destOrd="0" presId="urn:microsoft.com/office/officeart/2005/8/layout/orgChart1"/>
    <dgm:cxn modelId="{15A2E939-EE52-46EF-9176-07F315E76ACB}" type="presParOf" srcId="{A227568C-6655-4B76-BD81-9DE80868D0DA}" destId="{38939AA1-21A3-47B4-9CDD-4D4C37B3996D}" srcOrd="3" destOrd="0" presId="urn:microsoft.com/office/officeart/2005/8/layout/orgChart1"/>
    <dgm:cxn modelId="{33789490-C929-442C-A98F-6768161F2EC9}" type="presParOf" srcId="{38939AA1-21A3-47B4-9CDD-4D4C37B3996D}" destId="{032DF6A2-A53E-41A7-B052-26509EF32B73}" srcOrd="0" destOrd="0" presId="urn:microsoft.com/office/officeart/2005/8/layout/orgChart1"/>
    <dgm:cxn modelId="{DFD7B88B-4CED-47C8-9636-79611F9E6845}" type="presParOf" srcId="{032DF6A2-A53E-41A7-B052-26509EF32B73}" destId="{A9F6C046-2394-4565-A4C8-B5799EB31E55}" srcOrd="0" destOrd="0" presId="urn:microsoft.com/office/officeart/2005/8/layout/orgChart1"/>
    <dgm:cxn modelId="{ECC48DC3-5DEC-4CB8-A5CD-73CD1F3C3C16}" type="presParOf" srcId="{032DF6A2-A53E-41A7-B052-26509EF32B73}" destId="{E72A8112-712E-4230-A7F3-906358E6B675}" srcOrd="1" destOrd="0" presId="urn:microsoft.com/office/officeart/2005/8/layout/orgChart1"/>
    <dgm:cxn modelId="{4DE7E4EF-CF77-4D02-82BB-613E5728B822}" type="presParOf" srcId="{38939AA1-21A3-47B4-9CDD-4D4C37B3996D}" destId="{9F9F2640-DE07-4A8C-B87E-58AAF7A6A8A5}" srcOrd="1" destOrd="0" presId="urn:microsoft.com/office/officeart/2005/8/layout/orgChart1"/>
    <dgm:cxn modelId="{5C070432-C66E-47F9-85E5-1A4AE69D1BC7}" type="presParOf" srcId="{38939AA1-21A3-47B4-9CDD-4D4C37B3996D}" destId="{ED8C14DF-8B5A-4E45-B655-4EE7F1566F68}" srcOrd="2" destOrd="0" presId="urn:microsoft.com/office/officeart/2005/8/layout/orgChart1"/>
    <dgm:cxn modelId="{1B227744-1636-437F-B7D4-307AC2A3EE3B}" type="presParOf" srcId="{A227568C-6655-4B76-BD81-9DE80868D0DA}" destId="{39739068-BBFC-4D9E-BB8A-8BDDBA238CC7}" srcOrd="4" destOrd="0" presId="urn:microsoft.com/office/officeart/2005/8/layout/orgChart1"/>
    <dgm:cxn modelId="{EA5CAC88-B313-4595-9538-C628F0F43A62}" type="presParOf" srcId="{A227568C-6655-4B76-BD81-9DE80868D0DA}" destId="{B68D2CFE-DAF4-48BB-8C2C-81F1258536B3}" srcOrd="5" destOrd="0" presId="urn:microsoft.com/office/officeart/2005/8/layout/orgChart1"/>
    <dgm:cxn modelId="{D064D161-DDC6-4D46-964A-E466C0BDE127}" type="presParOf" srcId="{B68D2CFE-DAF4-48BB-8C2C-81F1258536B3}" destId="{72A01451-73E5-40BE-BCEF-377F2B9C4279}" srcOrd="0" destOrd="0" presId="urn:microsoft.com/office/officeart/2005/8/layout/orgChart1"/>
    <dgm:cxn modelId="{955D2971-243D-48D9-B487-60B56BBFFAAE}" type="presParOf" srcId="{72A01451-73E5-40BE-BCEF-377F2B9C4279}" destId="{DD7399C2-3DC6-4907-AE98-E7CE551386E0}" srcOrd="0" destOrd="0" presId="urn:microsoft.com/office/officeart/2005/8/layout/orgChart1"/>
    <dgm:cxn modelId="{8091FFC1-C9F7-418E-A923-93AD4C0DEC32}" type="presParOf" srcId="{72A01451-73E5-40BE-BCEF-377F2B9C4279}" destId="{7EA6CF11-C0D3-4133-ACDC-409EEDC53599}" srcOrd="1" destOrd="0" presId="urn:microsoft.com/office/officeart/2005/8/layout/orgChart1"/>
    <dgm:cxn modelId="{1C5D44A7-6479-4049-83F4-09E58E458C9A}" type="presParOf" srcId="{B68D2CFE-DAF4-48BB-8C2C-81F1258536B3}" destId="{D3E39C35-9125-46A3-ACD9-A1127DB104BA}" srcOrd="1" destOrd="0" presId="urn:microsoft.com/office/officeart/2005/8/layout/orgChart1"/>
    <dgm:cxn modelId="{9EC6E9E6-3672-4EE2-9416-DE0FF24B6A09}" type="presParOf" srcId="{B68D2CFE-DAF4-48BB-8C2C-81F1258536B3}" destId="{DE41A1B3-493A-4305-8AC6-450F714EF8EC}" srcOrd="2" destOrd="0" presId="urn:microsoft.com/office/officeart/2005/8/layout/orgChart1"/>
    <dgm:cxn modelId="{F0E9F0CD-94AD-4A22-AB92-9405524A246F}" type="presParOf" srcId="{A227568C-6655-4B76-BD81-9DE80868D0DA}" destId="{DBC99B96-8120-4BD1-90DC-1F01C3EE26E9}" srcOrd="6" destOrd="0" presId="urn:microsoft.com/office/officeart/2005/8/layout/orgChart1"/>
    <dgm:cxn modelId="{7A6DD7E4-CF2B-4623-BFA8-644F87505C52}" type="presParOf" srcId="{A227568C-6655-4B76-BD81-9DE80868D0DA}" destId="{5B782D6F-359A-4FFA-8E9E-7723211B736E}" srcOrd="7" destOrd="0" presId="urn:microsoft.com/office/officeart/2005/8/layout/orgChart1"/>
    <dgm:cxn modelId="{2429EEE4-067D-49F0-AF14-61C92554B573}" type="presParOf" srcId="{5B782D6F-359A-4FFA-8E9E-7723211B736E}" destId="{B530D163-66DC-4AB3-AB8D-01837BFA44DC}" srcOrd="0" destOrd="0" presId="urn:microsoft.com/office/officeart/2005/8/layout/orgChart1"/>
    <dgm:cxn modelId="{8E62E069-A6BB-4F6E-8B7B-84A82D5279C8}" type="presParOf" srcId="{B530D163-66DC-4AB3-AB8D-01837BFA44DC}" destId="{B1F52368-BDBC-4866-814B-2FE1F90FA82B}" srcOrd="0" destOrd="0" presId="urn:microsoft.com/office/officeart/2005/8/layout/orgChart1"/>
    <dgm:cxn modelId="{58BEBC3A-27B4-4E43-A8CF-A94590D57752}" type="presParOf" srcId="{B530D163-66DC-4AB3-AB8D-01837BFA44DC}" destId="{D3FD3093-A8B4-402C-9460-F997FD653E4F}" srcOrd="1" destOrd="0" presId="urn:microsoft.com/office/officeart/2005/8/layout/orgChart1"/>
    <dgm:cxn modelId="{FAF268A0-6D87-45BB-8B4E-29C581DEA5E0}" type="presParOf" srcId="{5B782D6F-359A-4FFA-8E9E-7723211B736E}" destId="{23438628-FDC6-4939-9C87-3EA31A2764EF}" srcOrd="1" destOrd="0" presId="urn:microsoft.com/office/officeart/2005/8/layout/orgChart1"/>
    <dgm:cxn modelId="{FBE3007A-153C-4B29-A3EE-0661D90E7790}" type="presParOf" srcId="{5B782D6F-359A-4FFA-8E9E-7723211B736E}" destId="{2C2D8F8B-A6D1-4449-872B-9E1745DF87AF}" srcOrd="2" destOrd="0" presId="urn:microsoft.com/office/officeart/2005/8/layout/orgChart1"/>
    <dgm:cxn modelId="{72953B95-42FD-414E-88FB-74A5B5553449}" type="presParOf" srcId="{3697C362-19C1-4530-B8D6-FC193F8A4A3A}" destId="{26328AAE-CA72-4706-BAE0-01346E2A8123}" srcOrd="2" destOrd="0" presId="urn:microsoft.com/office/officeart/2005/8/layout/orgChart1"/>
    <dgm:cxn modelId="{4AF4D4F9-C974-407D-B2C3-71924498A95D}" type="presParOf" srcId="{8DB47D6B-EC7B-4EAB-BB74-6C36329C8C8F}" destId="{3558429C-BDA3-4552-8B55-98C640CEBDF9}" srcOrd="6" destOrd="0" presId="urn:microsoft.com/office/officeart/2005/8/layout/orgChart1"/>
    <dgm:cxn modelId="{34869939-D0A7-451D-8D96-D91BD65E3FA8}" type="presParOf" srcId="{8DB47D6B-EC7B-4EAB-BB74-6C36329C8C8F}" destId="{DADABA9C-14C1-4D6D-981D-515A3A8D3597}" srcOrd="7" destOrd="0" presId="urn:microsoft.com/office/officeart/2005/8/layout/orgChart1"/>
    <dgm:cxn modelId="{05CCBE21-C3A1-41A5-ADA5-F80EF393B3AD}" type="presParOf" srcId="{DADABA9C-14C1-4D6D-981D-515A3A8D3597}" destId="{F6D86305-0E10-4DCC-AE5F-6419AE2E2000}" srcOrd="0" destOrd="0" presId="urn:microsoft.com/office/officeart/2005/8/layout/orgChart1"/>
    <dgm:cxn modelId="{A6DCF164-B657-4197-AB41-7ED83B333B18}" type="presParOf" srcId="{F6D86305-0E10-4DCC-AE5F-6419AE2E2000}" destId="{63CF1C28-6EAB-498F-8819-18B91C47C1A2}" srcOrd="0" destOrd="0" presId="urn:microsoft.com/office/officeart/2005/8/layout/orgChart1"/>
    <dgm:cxn modelId="{347501FD-4392-4BAE-B0AA-FFB1A66ED331}" type="presParOf" srcId="{F6D86305-0E10-4DCC-AE5F-6419AE2E2000}" destId="{A1F36693-4A06-4BBB-AD19-57A64C9BF09A}" srcOrd="1" destOrd="0" presId="urn:microsoft.com/office/officeart/2005/8/layout/orgChart1"/>
    <dgm:cxn modelId="{D79AB788-2064-4650-9E7A-FEA7F7971419}" type="presParOf" srcId="{DADABA9C-14C1-4D6D-981D-515A3A8D3597}" destId="{F32D5A8E-0332-4BF2-8903-B01DDB06CC20}" srcOrd="1" destOrd="0" presId="urn:microsoft.com/office/officeart/2005/8/layout/orgChart1"/>
    <dgm:cxn modelId="{D6B9B09B-4131-4DC7-9C88-D68D99C6F6CA}" type="presParOf" srcId="{F32D5A8E-0332-4BF2-8903-B01DDB06CC20}" destId="{D87FA374-471D-4CA5-8781-5D930FF6BE16}" srcOrd="0" destOrd="0" presId="urn:microsoft.com/office/officeart/2005/8/layout/orgChart1"/>
    <dgm:cxn modelId="{4289B46B-5196-421B-8498-9ACB557E65E4}" type="presParOf" srcId="{F32D5A8E-0332-4BF2-8903-B01DDB06CC20}" destId="{AC2AEB48-9C7A-400D-94A8-3A0263FEC920}" srcOrd="1" destOrd="0" presId="urn:microsoft.com/office/officeart/2005/8/layout/orgChart1"/>
    <dgm:cxn modelId="{DF0B6C0F-9AB5-4E6E-9AF3-8E9A0E3742EE}" type="presParOf" srcId="{AC2AEB48-9C7A-400D-94A8-3A0263FEC920}" destId="{B09823CA-58E4-40E1-9DD1-623B5536238F}" srcOrd="0" destOrd="0" presId="urn:microsoft.com/office/officeart/2005/8/layout/orgChart1"/>
    <dgm:cxn modelId="{36EED796-BB75-4387-8D24-3DFE6A362C93}" type="presParOf" srcId="{B09823CA-58E4-40E1-9DD1-623B5536238F}" destId="{032FB7D7-C085-4D2E-80AC-D6AF089F57D6}" srcOrd="0" destOrd="0" presId="urn:microsoft.com/office/officeart/2005/8/layout/orgChart1"/>
    <dgm:cxn modelId="{EDD1AE94-1F6D-42A0-8209-7C3D95F2FBB0}" type="presParOf" srcId="{B09823CA-58E4-40E1-9DD1-623B5536238F}" destId="{144041CB-D970-4E95-9303-DF8F41A6784E}" srcOrd="1" destOrd="0" presId="urn:microsoft.com/office/officeart/2005/8/layout/orgChart1"/>
    <dgm:cxn modelId="{A69B7F01-110F-45AB-A7BC-E41F8ACA0B2B}" type="presParOf" srcId="{AC2AEB48-9C7A-400D-94A8-3A0263FEC920}" destId="{C31B9824-616A-45D7-9C37-E297230E7E79}" srcOrd="1" destOrd="0" presId="urn:microsoft.com/office/officeart/2005/8/layout/orgChart1"/>
    <dgm:cxn modelId="{29A4E3D9-A3D4-4F52-BA5C-CB0EB3C5B513}" type="presParOf" srcId="{AC2AEB48-9C7A-400D-94A8-3A0263FEC920}" destId="{E6FC1EA7-36DD-4570-9849-EC63FD7DE26D}" srcOrd="2" destOrd="0" presId="urn:microsoft.com/office/officeart/2005/8/layout/orgChart1"/>
    <dgm:cxn modelId="{84F5062D-12E6-417E-8117-CB598E2CF661}" type="presParOf" srcId="{F32D5A8E-0332-4BF2-8903-B01DDB06CC20}" destId="{9FB1D329-4CE9-4073-BB89-70F8DB6B945B}" srcOrd="2" destOrd="0" presId="urn:microsoft.com/office/officeart/2005/8/layout/orgChart1"/>
    <dgm:cxn modelId="{21FA3C98-A104-4FB9-B20A-50091C1453BA}" type="presParOf" srcId="{F32D5A8E-0332-4BF2-8903-B01DDB06CC20}" destId="{684E257F-6FB5-4CA0-A0F6-70C15E860C90}" srcOrd="3" destOrd="0" presId="urn:microsoft.com/office/officeart/2005/8/layout/orgChart1"/>
    <dgm:cxn modelId="{39D87C89-FBC7-4220-B636-FAD21F3DF638}" type="presParOf" srcId="{684E257F-6FB5-4CA0-A0F6-70C15E860C90}" destId="{7A451DB8-5B94-47DA-B221-EDA50D71633E}" srcOrd="0" destOrd="0" presId="urn:microsoft.com/office/officeart/2005/8/layout/orgChart1"/>
    <dgm:cxn modelId="{26DC2333-D7EE-4143-B65D-7F6BBC83CFCE}" type="presParOf" srcId="{7A451DB8-5B94-47DA-B221-EDA50D71633E}" destId="{B826E85B-D3AF-4FB2-BFF6-9DA41152700F}" srcOrd="0" destOrd="0" presId="urn:microsoft.com/office/officeart/2005/8/layout/orgChart1"/>
    <dgm:cxn modelId="{25F6C1AB-711B-4138-BB54-78F9E0313112}" type="presParOf" srcId="{7A451DB8-5B94-47DA-B221-EDA50D71633E}" destId="{ADC2D3F3-5EA2-4D10-BD47-022D6281A394}" srcOrd="1" destOrd="0" presId="urn:microsoft.com/office/officeart/2005/8/layout/orgChart1"/>
    <dgm:cxn modelId="{ACF569ED-F94D-43D8-B859-866CF8559041}" type="presParOf" srcId="{684E257F-6FB5-4CA0-A0F6-70C15E860C90}" destId="{0017EEAF-09D8-42F5-964C-EC30E76B0887}" srcOrd="1" destOrd="0" presId="urn:microsoft.com/office/officeart/2005/8/layout/orgChart1"/>
    <dgm:cxn modelId="{0FC41AB7-31E3-40EA-A315-4B21F67A138D}" type="presParOf" srcId="{684E257F-6FB5-4CA0-A0F6-70C15E860C90}" destId="{0A331481-6CE5-42B6-AD84-1D4A742818E1}" srcOrd="2" destOrd="0" presId="urn:microsoft.com/office/officeart/2005/8/layout/orgChart1"/>
    <dgm:cxn modelId="{A48CE5D2-3421-48FE-AE31-67008DCD2234}" type="presParOf" srcId="{DADABA9C-14C1-4D6D-981D-515A3A8D3597}" destId="{66064265-3863-464E-BD01-C175862D6C33}" srcOrd="2" destOrd="0" presId="urn:microsoft.com/office/officeart/2005/8/layout/orgChart1"/>
    <dgm:cxn modelId="{63190E55-893F-458D-8C5B-DAE7C126D1ED}" type="presParOf" srcId="{8DB47D6B-EC7B-4EAB-BB74-6C36329C8C8F}" destId="{866A7C7C-EACA-483F-9819-1ABDC92CA2ED}" srcOrd="8" destOrd="0" presId="urn:microsoft.com/office/officeart/2005/8/layout/orgChart1"/>
    <dgm:cxn modelId="{2D86F271-D3B9-4F79-B9D3-1BD015596F70}" type="presParOf" srcId="{8DB47D6B-EC7B-4EAB-BB74-6C36329C8C8F}" destId="{7815F214-5AC8-4F5B-889B-059AEC4F292A}" srcOrd="9" destOrd="0" presId="urn:microsoft.com/office/officeart/2005/8/layout/orgChart1"/>
    <dgm:cxn modelId="{5C928AF3-2CDD-4D24-AC16-C0C486ECBD00}" type="presParOf" srcId="{7815F214-5AC8-4F5B-889B-059AEC4F292A}" destId="{CE6772AC-F47C-4B12-B88C-2693C984869D}" srcOrd="0" destOrd="0" presId="urn:microsoft.com/office/officeart/2005/8/layout/orgChart1"/>
    <dgm:cxn modelId="{5137B85B-1912-4FDD-859D-13468EC06722}" type="presParOf" srcId="{CE6772AC-F47C-4B12-B88C-2693C984869D}" destId="{57037B52-E582-4FED-8037-0BC49F9D6AEB}" srcOrd="0" destOrd="0" presId="urn:microsoft.com/office/officeart/2005/8/layout/orgChart1"/>
    <dgm:cxn modelId="{256FB7C3-CB7B-4F93-A85A-14E08DF1D3E0}" type="presParOf" srcId="{CE6772AC-F47C-4B12-B88C-2693C984869D}" destId="{EEE6117C-5CC3-48FF-8642-5CE20743B40E}" srcOrd="1" destOrd="0" presId="urn:microsoft.com/office/officeart/2005/8/layout/orgChart1"/>
    <dgm:cxn modelId="{247F774D-6F00-4A13-ACF5-25DD3BEF81F6}" type="presParOf" srcId="{7815F214-5AC8-4F5B-889B-059AEC4F292A}" destId="{FCBDCEEA-AD28-45F8-B6EA-EA5CC7DD49E0}" srcOrd="1" destOrd="0" presId="urn:microsoft.com/office/officeart/2005/8/layout/orgChart1"/>
    <dgm:cxn modelId="{2B9E05F7-B3E9-4C24-B417-05AC995AF8DA}" type="presParOf" srcId="{7815F214-5AC8-4F5B-889B-059AEC4F292A}" destId="{FC93D961-D45E-42B5-8665-8005560016D1}" srcOrd="2" destOrd="0" presId="urn:microsoft.com/office/officeart/2005/8/layout/orgChart1"/>
    <dgm:cxn modelId="{E39EED6F-3697-4E70-B9F3-9FDCACCB762E}" type="presParOf" srcId="{688352EF-B6A9-4455-9E5F-4581EF3B34C2}" destId="{1A1FDF77-8DB3-4B67-AD6E-BF0E69784304}" srcOrd="2" destOrd="0" presId="urn:microsoft.com/office/officeart/2005/8/layout/orgChart1"/>
  </dgm:cxnLst>
  <dgm:bg/>
  <dgm:whole/>
  <dgm:extLst>
    <a:ext uri="http://schemas.microsoft.com/office/drawing/2008/diagram">
      <dsp:dataModelExt xmlns:dsp="http://schemas.microsoft.com/office/drawing/2008/diagram" relId="rId10" minVer="http://schemas.openxmlformats.org/drawingml/2006/diagram"/>
    </a:ext>
  </dgm:extLst>
</dgm:dataModel>
</file>

<file path=word/diagrams/drawing1.xml><?xml version="1.0" encoding="utf-8"?>
<dsp:drawing xmlns:dgm="http://schemas.openxmlformats.org/drawingml/2006/diagram" xmlns:dsp="http://schemas.microsoft.com/office/drawing/2008/diagram" xmlns:a="http://schemas.openxmlformats.org/drawingml/2006/main">
  <dsp:spTree>
    <dsp:nvGrpSpPr>
      <dsp:cNvPr id="0" name=""/>
      <dsp:cNvGrpSpPr/>
    </dsp:nvGrpSpPr>
    <dsp:grpSpPr/>
    <dsp:sp modelId="{866A7C7C-EACA-483F-9819-1ABDC92CA2ED}">
      <dsp:nvSpPr>
        <dsp:cNvPr id="0" name=""/>
        <dsp:cNvSpPr/>
      </dsp:nvSpPr>
      <dsp:spPr>
        <a:xfrm>
          <a:off x="2816654" y="702459"/>
          <a:ext cx="2174881" cy="101038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51584"/>
              </a:lnTo>
              <a:lnTo>
                <a:pt x="2174881" y="51584"/>
              </a:lnTo>
              <a:lnTo>
                <a:pt x="2174881" y="101038"/>
              </a:lnTo>
            </a:path>
          </a:pathLst>
        </a:custGeom>
        <a:noFill/>
        <a:ln w="12700" cap="flat" cmpd="sng" algn="ctr">
          <a:solidFill>
            <a:schemeClr val="accent1">
              <a:shade val="6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9FB1D329-4CE9-4073-BB89-70F8DB6B945B}">
      <dsp:nvSpPr>
        <dsp:cNvPr id="0" name=""/>
        <dsp:cNvSpPr/>
      </dsp:nvSpPr>
      <dsp:spPr>
        <a:xfrm>
          <a:off x="3536419" y="1206723"/>
          <a:ext cx="97745" cy="799628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799628"/>
              </a:lnTo>
              <a:lnTo>
                <a:pt x="97745" y="799628"/>
              </a:lnTo>
            </a:path>
          </a:pathLst>
        </a:custGeom>
        <a:noFill/>
        <a:ln w="12700" cap="flat" cmpd="sng" algn="ctr">
          <a:solidFill>
            <a:schemeClr val="accent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D87FA374-471D-4CA5-8781-5D930FF6BE16}">
      <dsp:nvSpPr>
        <dsp:cNvPr id="0" name=""/>
        <dsp:cNvSpPr/>
      </dsp:nvSpPr>
      <dsp:spPr>
        <a:xfrm>
          <a:off x="3536419" y="1206723"/>
          <a:ext cx="97745" cy="300267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300267"/>
              </a:lnTo>
              <a:lnTo>
                <a:pt x="97745" y="300267"/>
              </a:lnTo>
            </a:path>
          </a:pathLst>
        </a:custGeom>
        <a:noFill/>
        <a:ln w="12700" cap="flat" cmpd="sng" algn="ctr">
          <a:solidFill>
            <a:schemeClr val="accent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3558429C-BDA3-4552-8B55-98C640CEBDF9}">
      <dsp:nvSpPr>
        <dsp:cNvPr id="0" name=""/>
        <dsp:cNvSpPr/>
      </dsp:nvSpPr>
      <dsp:spPr>
        <a:xfrm>
          <a:off x="2816654" y="702459"/>
          <a:ext cx="994361" cy="103810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54356"/>
              </a:lnTo>
              <a:lnTo>
                <a:pt x="994361" y="54356"/>
              </a:lnTo>
              <a:lnTo>
                <a:pt x="994361" y="103810"/>
              </a:lnTo>
            </a:path>
          </a:pathLst>
        </a:custGeom>
        <a:noFill/>
        <a:ln w="12700" cap="flat" cmpd="sng" algn="ctr">
          <a:solidFill>
            <a:schemeClr val="accent1">
              <a:shade val="6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DBC99B96-8120-4BD1-90DC-1F01C3EE26E9}">
      <dsp:nvSpPr>
        <dsp:cNvPr id="0" name=""/>
        <dsp:cNvSpPr/>
      </dsp:nvSpPr>
      <dsp:spPr>
        <a:xfrm>
          <a:off x="2502862" y="1202795"/>
          <a:ext cx="108728" cy="1797378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1797378"/>
              </a:lnTo>
              <a:lnTo>
                <a:pt x="108728" y="1797378"/>
              </a:lnTo>
            </a:path>
          </a:pathLst>
        </a:custGeom>
        <a:noFill/>
        <a:ln w="12700" cap="flat" cmpd="sng" algn="ctr">
          <a:solidFill>
            <a:schemeClr val="accent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39739068-BBFC-4D9E-BB8A-8BDDBA238CC7}">
      <dsp:nvSpPr>
        <dsp:cNvPr id="0" name=""/>
        <dsp:cNvSpPr/>
      </dsp:nvSpPr>
      <dsp:spPr>
        <a:xfrm>
          <a:off x="2502862" y="1202795"/>
          <a:ext cx="108728" cy="1298990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1298990"/>
              </a:lnTo>
              <a:lnTo>
                <a:pt x="108728" y="1298990"/>
              </a:lnTo>
            </a:path>
          </a:pathLst>
        </a:custGeom>
        <a:noFill/>
        <a:ln w="12700" cap="flat" cmpd="sng" algn="ctr">
          <a:solidFill>
            <a:schemeClr val="accent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096C0989-C4F4-44F5-A1C8-C48B18CCCE73}">
      <dsp:nvSpPr>
        <dsp:cNvPr id="0" name=""/>
        <dsp:cNvSpPr/>
      </dsp:nvSpPr>
      <dsp:spPr>
        <a:xfrm>
          <a:off x="2502862" y="1202795"/>
          <a:ext cx="108728" cy="799628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799628"/>
              </a:lnTo>
              <a:lnTo>
                <a:pt x="108728" y="799628"/>
              </a:lnTo>
            </a:path>
          </a:pathLst>
        </a:custGeom>
        <a:noFill/>
        <a:ln w="12700" cap="flat" cmpd="sng" algn="ctr">
          <a:solidFill>
            <a:schemeClr val="accent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CE6E52FC-5AEB-4DC8-96D2-85C36124E6D3}">
      <dsp:nvSpPr>
        <dsp:cNvPr id="0" name=""/>
        <dsp:cNvSpPr/>
      </dsp:nvSpPr>
      <dsp:spPr>
        <a:xfrm>
          <a:off x="2502862" y="1202795"/>
          <a:ext cx="108728" cy="300267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300267"/>
              </a:lnTo>
              <a:lnTo>
                <a:pt x="108728" y="300267"/>
              </a:lnTo>
            </a:path>
          </a:pathLst>
        </a:custGeom>
        <a:noFill/>
        <a:ln w="12700" cap="flat" cmpd="sng" algn="ctr">
          <a:solidFill>
            <a:schemeClr val="accent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DF93CE30-A9B1-4238-867E-63FA7351F13D}">
      <dsp:nvSpPr>
        <dsp:cNvPr id="0" name=""/>
        <dsp:cNvSpPr/>
      </dsp:nvSpPr>
      <dsp:spPr>
        <a:xfrm>
          <a:off x="2731738" y="702459"/>
          <a:ext cx="91440" cy="99882"/>
        </a:xfrm>
        <a:custGeom>
          <a:avLst/>
          <a:gdLst/>
          <a:ahLst/>
          <a:cxnLst/>
          <a:rect l="0" t="0" r="0" b="0"/>
          <a:pathLst>
            <a:path>
              <a:moveTo>
                <a:pt x="84915" y="0"/>
              </a:moveTo>
              <a:lnTo>
                <a:pt x="84915" y="50428"/>
              </a:lnTo>
              <a:lnTo>
                <a:pt x="45720" y="50428"/>
              </a:lnTo>
              <a:lnTo>
                <a:pt x="45720" y="99882"/>
              </a:lnTo>
            </a:path>
          </a:pathLst>
        </a:custGeom>
        <a:noFill/>
        <a:ln w="12700" cap="flat" cmpd="sng" algn="ctr">
          <a:solidFill>
            <a:schemeClr val="accent1">
              <a:shade val="6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2F963CA4-76C7-4C14-BE3E-517F5DFB5D22}">
      <dsp:nvSpPr>
        <dsp:cNvPr id="0" name=""/>
        <dsp:cNvSpPr/>
      </dsp:nvSpPr>
      <dsp:spPr>
        <a:xfrm>
          <a:off x="1559514" y="1203760"/>
          <a:ext cx="108936" cy="821414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821414"/>
              </a:lnTo>
              <a:lnTo>
                <a:pt x="108936" y="821414"/>
              </a:lnTo>
            </a:path>
          </a:pathLst>
        </a:custGeom>
        <a:noFill/>
        <a:ln w="12700" cap="flat" cmpd="sng" algn="ctr">
          <a:solidFill>
            <a:schemeClr val="accent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7CED4E7E-908F-46E6-A1E8-15CC83E5AF9A}">
      <dsp:nvSpPr>
        <dsp:cNvPr id="0" name=""/>
        <dsp:cNvSpPr/>
      </dsp:nvSpPr>
      <dsp:spPr>
        <a:xfrm>
          <a:off x="1559514" y="1203760"/>
          <a:ext cx="100948" cy="315263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315263"/>
              </a:lnTo>
              <a:lnTo>
                <a:pt x="100948" y="315263"/>
              </a:lnTo>
            </a:path>
          </a:pathLst>
        </a:custGeom>
        <a:noFill/>
        <a:ln w="12700" cap="flat" cmpd="sng" algn="ctr">
          <a:solidFill>
            <a:schemeClr val="accent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A6BC35E1-C1C6-4B4F-989F-7C4AE6F50B57}">
      <dsp:nvSpPr>
        <dsp:cNvPr id="0" name=""/>
        <dsp:cNvSpPr/>
      </dsp:nvSpPr>
      <dsp:spPr>
        <a:xfrm>
          <a:off x="1834110" y="702459"/>
          <a:ext cx="982544" cy="100847"/>
        </a:xfrm>
        <a:custGeom>
          <a:avLst/>
          <a:gdLst/>
          <a:ahLst/>
          <a:cxnLst/>
          <a:rect l="0" t="0" r="0" b="0"/>
          <a:pathLst>
            <a:path>
              <a:moveTo>
                <a:pt x="982544" y="0"/>
              </a:moveTo>
              <a:lnTo>
                <a:pt x="982544" y="51393"/>
              </a:lnTo>
              <a:lnTo>
                <a:pt x="0" y="51393"/>
              </a:lnTo>
              <a:lnTo>
                <a:pt x="0" y="100847"/>
              </a:lnTo>
            </a:path>
          </a:pathLst>
        </a:custGeom>
        <a:noFill/>
        <a:ln w="12700" cap="flat" cmpd="sng" algn="ctr">
          <a:solidFill>
            <a:schemeClr val="accent1">
              <a:shade val="6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E09FBD18-C651-4737-89FF-BC4E9DDEE9DC}">
      <dsp:nvSpPr>
        <dsp:cNvPr id="0" name=""/>
        <dsp:cNvSpPr/>
      </dsp:nvSpPr>
      <dsp:spPr>
        <a:xfrm>
          <a:off x="531086" y="1214360"/>
          <a:ext cx="216727" cy="1780460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1780460"/>
              </a:lnTo>
              <a:lnTo>
                <a:pt x="216727" y="1780460"/>
              </a:lnTo>
            </a:path>
          </a:pathLst>
        </a:custGeom>
        <a:noFill/>
        <a:ln w="12700" cap="flat" cmpd="sng" algn="ctr">
          <a:solidFill>
            <a:schemeClr val="accent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198A45D0-D336-4A7F-9723-3F6CCDCD3742}">
      <dsp:nvSpPr>
        <dsp:cNvPr id="0" name=""/>
        <dsp:cNvSpPr/>
      </dsp:nvSpPr>
      <dsp:spPr>
        <a:xfrm>
          <a:off x="531086" y="1214360"/>
          <a:ext cx="216727" cy="1281099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1281099"/>
              </a:lnTo>
              <a:lnTo>
                <a:pt x="216727" y="1281099"/>
              </a:lnTo>
            </a:path>
          </a:pathLst>
        </a:custGeom>
        <a:noFill/>
        <a:ln w="12700" cap="flat" cmpd="sng" algn="ctr">
          <a:solidFill>
            <a:schemeClr val="accent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A6FED72C-234E-47A8-B5C6-759A7E8D4F28}">
      <dsp:nvSpPr>
        <dsp:cNvPr id="0" name=""/>
        <dsp:cNvSpPr/>
      </dsp:nvSpPr>
      <dsp:spPr>
        <a:xfrm>
          <a:off x="531086" y="1214360"/>
          <a:ext cx="216727" cy="781738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781738"/>
              </a:lnTo>
              <a:lnTo>
                <a:pt x="216727" y="781738"/>
              </a:lnTo>
            </a:path>
          </a:pathLst>
        </a:custGeom>
        <a:noFill/>
        <a:ln w="12700" cap="flat" cmpd="sng" algn="ctr">
          <a:solidFill>
            <a:schemeClr val="accent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F01464DC-99CD-42A1-809D-48D92171F1E8}">
      <dsp:nvSpPr>
        <dsp:cNvPr id="0" name=""/>
        <dsp:cNvSpPr/>
      </dsp:nvSpPr>
      <dsp:spPr>
        <a:xfrm>
          <a:off x="531086" y="1214360"/>
          <a:ext cx="216727" cy="282376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282376"/>
              </a:lnTo>
              <a:lnTo>
                <a:pt x="216727" y="282376"/>
              </a:lnTo>
            </a:path>
          </a:pathLst>
        </a:custGeom>
        <a:noFill/>
        <a:ln w="12700" cap="flat" cmpd="sng" algn="ctr">
          <a:solidFill>
            <a:schemeClr val="accent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DC02F803-1634-4BCC-9D31-6DE631909B27}">
      <dsp:nvSpPr>
        <dsp:cNvPr id="0" name=""/>
        <dsp:cNvSpPr/>
      </dsp:nvSpPr>
      <dsp:spPr>
        <a:xfrm>
          <a:off x="805681" y="702459"/>
          <a:ext cx="2010972" cy="111447"/>
        </a:xfrm>
        <a:custGeom>
          <a:avLst/>
          <a:gdLst/>
          <a:ahLst/>
          <a:cxnLst/>
          <a:rect l="0" t="0" r="0" b="0"/>
          <a:pathLst>
            <a:path>
              <a:moveTo>
                <a:pt x="2010972" y="0"/>
              </a:moveTo>
              <a:lnTo>
                <a:pt x="2010972" y="61993"/>
              </a:lnTo>
              <a:lnTo>
                <a:pt x="0" y="61993"/>
              </a:lnTo>
              <a:lnTo>
                <a:pt x="0" y="111447"/>
              </a:lnTo>
            </a:path>
          </a:pathLst>
        </a:custGeom>
        <a:noFill/>
        <a:ln w="12700" cap="flat" cmpd="sng" algn="ctr">
          <a:solidFill>
            <a:schemeClr val="accent1">
              <a:shade val="6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68BFFC00-6FDB-4C61-85D4-B26D1D8CA131}">
      <dsp:nvSpPr>
        <dsp:cNvPr id="0" name=""/>
        <dsp:cNvSpPr/>
      </dsp:nvSpPr>
      <dsp:spPr>
        <a:xfrm>
          <a:off x="2317716" y="0"/>
          <a:ext cx="997874" cy="702459"/>
        </a:xfrm>
        <a:prstGeom prst="rect">
          <a:avLst/>
        </a:prstGeom>
        <a:solidFill>
          <a:schemeClr val="accen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080" tIns="5080" rIns="5080" bIns="508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ID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Aplikasi presensi</a:t>
          </a:r>
        </a:p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ID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5 Minggu </a:t>
          </a:r>
        </a:p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ID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(25 Hari kerja)</a:t>
          </a:r>
          <a:endParaRPr lang="en-ID" sz="800" kern="1200"/>
        </a:p>
      </dsp:txBody>
      <dsp:txXfrm>
        <a:off x="2317716" y="0"/>
        <a:ext cx="997874" cy="702459"/>
      </dsp:txXfrm>
    </dsp:sp>
    <dsp:sp modelId="{08D40E40-3397-4D70-AA96-81DC76714E8B}">
      <dsp:nvSpPr>
        <dsp:cNvPr id="0" name=""/>
        <dsp:cNvSpPr/>
      </dsp:nvSpPr>
      <dsp:spPr>
        <a:xfrm>
          <a:off x="462437" y="813907"/>
          <a:ext cx="686488" cy="400453"/>
        </a:xfrm>
        <a:prstGeom prst="rect">
          <a:avLst/>
        </a:prstGeom>
        <a:solidFill>
          <a:schemeClr val="accen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080" tIns="5080" rIns="5080" bIns="508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ID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Planning dan Analisa project</a:t>
          </a:r>
        </a:p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ID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2 Hari</a:t>
          </a:r>
        </a:p>
      </dsp:txBody>
      <dsp:txXfrm>
        <a:off x="462437" y="813907"/>
        <a:ext cx="686488" cy="400453"/>
      </dsp:txXfrm>
    </dsp:sp>
    <dsp:sp modelId="{909B46CB-2C82-4530-A8EB-C4A6EF29D4CD}">
      <dsp:nvSpPr>
        <dsp:cNvPr id="0" name=""/>
        <dsp:cNvSpPr/>
      </dsp:nvSpPr>
      <dsp:spPr>
        <a:xfrm>
          <a:off x="747813" y="1296510"/>
          <a:ext cx="686488" cy="400453"/>
        </a:xfrm>
        <a:prstGeom prst="rect">
          <a:avLst/>
        </a:prstGeom>
        <a:solidFill>
          <a:schemeClr val="accen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080" tIns="5080" rIns="5080" bIns="508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ID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Perumusan</a:t>
          </a:r>
          <a:r>
            <a:rPr lang="en-ID" sz="800" kern="1200" baseline="0">
              <a:latin typeface="Times New Roman" panose="02020603050405020304" pitchFamily="18" charset="0"/>
              <a:cs typeface="Times New Roman" panose="02020603050405020304" pitchFamily="18" charset="0"/>
            </a:rPr>
            <a:t> masalah</a:t>
          </a:r>
          <a:endParaRPr lang="en-ID" sz="800" kern="1200">
            <a:latin typeface="Times New Roman" panose="02020603050405020304" pitchFamily="18" charset="0"/>
            <a:cs typeface="Times New Roman" panose="02020603050405020304" pitchFamily="18" charset="0"/>
          </a:endParaRPr>
        </a:p>
      </dsp:txBody>
      <dsp:txXfrm>
        <a:off x="747813" y="1296510"/>
        <a:ext cx="686488" cy="400453"/>
      </dsp:txXfrm>
    </dsp:sp>
    <dsp:sp modelId="{6E368E49-72B6-4724-B758-8643673D3FEA}">
      <dsp:nvSpPr>
        <dsp:cNvPr id="0" name=""/>
        <dsp:cNvSpPr/>
      </dsp:nvSpPr>
      <dsp:spPr>
        <a:xfrm>
          <a:off x="747813" y="1795872"/>
          <a:ext cx="686488" cy="400453"/>
        </a:xfrm>
        <a:prstGeom prst="rect">
          <a:avLst/>
        </a:prstGeom>
        <a:solidFill>
          <a:schemeClr val="accen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080" tIns="5080" rIns="5080" bIns="508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ID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Memahami kerja sistem </a:t>
          </a:r>
        </a:p>
      </dsp:txBody>
      <dsp:txXfrm>
        <a:off x="747813" y="1795872"/>
        <a:ext cx="686488" cy="400453"/>
      </dsp:txXfrm>
    </dsp:sp>
    <dsp:sp modelId="{7A66F6C0-537C-422E-A134-535BD0E47966}">
      <dsp:nvSpPr>
        <dsp:cNvPr id="0" name=""/>
        <dsp:cNvSpPr/>
      </dsp:nvSpPr>
      <dsp:spPr>
        <a:xfrm>
          <a:off x="747813" y="2295233"/>
          <a:ext cx="686488" cy="400453"/>
        </a:xfrm>
        <a:prstGeom prst="rect">
          <a:avLst/>
        </a:prstGeom>
        <a:solidFill>
          <a:schemeClr val="accen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080" tIns="5080" rIns="5080" bIns="508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ID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Analisa hasil</a:t>
          </a:r>
        </a:p>
      </dsp:txBody>
      <dsp:txXfrm>
        <a:off x="747813" y="2295233"/>
        <a:ext cx="686488" cy="400453"/>
      </dsp:txXfrm>
    </dsp:sp>
    <dsp:sp modelId="{5EB80FF6-A297-4478-AE5F-3FDA96F3D401}">
      <dsp:nvSpPr>
        <dsp:cNvPr id="0" name=""/>
        <dsp:cNvSpPr/>
      </dsp:nvSpPr>
      <dsp:spPr>
        <a:xfrm>
          <a:off x="747813" y="2794594"/>
          <a:ext cx="686488" cy="400453"/>
        </a:xfrm>
        <a:prstGeom prst="rect">
          <a:avLst/>
        </a:prstGeom>
        <a:solidFill>
          <a:schemeClr val="accen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080" tIns="5080" rIns="5080" bIns="508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Pengumpulan referensi</a:t>
          </a:r>
          <a:endParaRPr lang="en-ID" sz="800" kern="1200">
            <a:latin typeface="Times New Roman" panose="02020603050405020304" pitchFamily="18" charset="0"/>
            <a:cs typeface="Times New Roman" panose="02020603050405020304" pitchFamily="18" charset="0"/>
          </a:endParaRPr>
        </a:p>
      </dsp:txBody>
      <dsp:txXfrm>
        <a:off x="747813" y="2794594"/>
        <a:ext cx="686488" cy="400453"/>
      </dsp:txXfrm>
    </dsp:sp>
    <dsp:sp modelId="{7FC11B80-1560-4AAA-9DDE-ECDD0C320254}">
      <dsp:nvSpPr>
        <dsp:cNvPr id="0" name=""/>
        <dsp:cNvSpPr/>
      </dsp:nvSpPr>
      <dsp:spPr>
        <a:xfrm>
          <a:off x="1490865" y="803307"/>
          <a:ext cx="686488" cy="400453"/>
        </a:xfrm>
        <a:prstGeom prst="rect">
          <a:avLst/>
        </a:prstGeom>
        <a:solidFill>
          <a:schemeClr val="accen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080" tIns="5080" rIns="5080" bIns="508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ID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UI Desain </a:t>
          </a:r>
        </a:p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ID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3 Hari</a:t>
          </a:r>
        </a:p>
      </dsp:txBody>
      <dsp:txXfrm>
        <a:off x="1490865" y="803307"/>
        <a:ext cx="686488" cy="400453"/>
      </dsp:txXfrm>
    </dsp:sp>
    <dsp:sp modelId="{4C2B872F-165F-41F9-841A-FCE5E6B4BDDB}">
      <dsp:nvSpPr>
        <dsp:cNvPr id="0" name=""/>
        <dsp:cNvSpPr/>
      </dsp:nvSpPr>
      <dsp:spPr>
        <a:xfrm>
          <a:off x="1660462" y="1318798"/>
          <a:ext cx="686488" cy="400453"/>
        </a:xfrm>
        <a:prstGeom prst="rect">
          <a:avLst/>
        </a:prstGeom>
        <a:solidFill>
          <a:schemeClr val="accen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080" tIns="5080" rIns="5080" bIns="508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ID" sz="800" kern="1200" baseline="0">
              <a:latin typeface="Times New Roman" panose="02020603050405020304" pitchFamily="18" charset="0"/>
              <a:cs typeface="Times New Roman" panose="02020603050405020304" pitchFamily="18" charset="0"/>
            </a:rPr>
            <a:t>Pembuatan wireframe aplikasi</a:t>
          </a:r>
          <a:endParaRPr lang="en-ID" sz="800" kern="1200">
            <a:latin typeface="Times New Roman" panose="02020603050405020304" pitchFamily="18" charset="0"/>
            <a:cs typeface="Times New Roman" panose="02020603050405020304" pitchFamily="18" charset="0"/>
          </a:endParaRPr>
        </a:p>
      </dsp:txBody>
      <dsp:txXfrm>
        <a:off x="1660462" y="1318798"/>
        <a:ext cx="686488" cy="400453"/>
      </dsp:txXfrm>
    </dsp:sp>
    <dsp:sp modelId="{A8CC9930-A123-463B-B616-37C3927A0608}">
      <dsp:nvSpPr>
        <dsp:cNvPr id="0" name=""/>
        <dsp:cNvSpPr/>
      </dsp:nvSpPr>
      <dsp:spPr>
        <a:xfrm>
          <a:off x="1668450" y="1824948"/>
          <a:ext cx="686488" cy="400453"/>
        </a:xfrm>
        <a:prstGeom prst="rect">
          <a:avLst/>
        </a:prstGeom>
        <a:solidFill>
          <a:schemeClr val="accen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080" tIns="5080" rIns="5080" bIns="508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ID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Implementasi di android studio</a:t>
          </a:r>
        </a:p>
      </dsp:txBody>
      <dsp:txXfrm>
        <a:off x="1668450" y="1824948"/>
        <a:ext cx="686488" cy="400453"/>
      </dsp:txXfrm>
    </dsp:sp>
    <dsp:sp modelId="{2A8BB491-5BA3-4280-8DB8-A0430B0235D0}">
      <dsp:nvSpPr>
        <dsp:cNvPr id="0" name=""/>
        <dsp:cNvSpPr/>
      </dsp:nvSpPr>
      <dsp:spPr>
        <a:xfrm>
          <a:off x="2434214" y="802342"/>
          <a:ext cx="686488" cy="400453"/>
        </a:xfrm>
        <a:prstGeom prst="rect">
          <a:avLst/>
        </a:prstGeom>
        <a:solidFill>
          <a:schemeClr val="accen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080" tIns="5080" rIns="5080" bIns="508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ID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Koding</a:t>
          </a:r>
        </a:p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ID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1</a:t>
          </a:r>
          <a:r>
            <a:rPr lang="id-ID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5</a:t>
          </a:r>
          <a:r>
            <a:rPr lang="en-ID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 Hari</a:t>
          </a:r>
        </a:p>
      </dsp:txBody>
      <dsp:txXfrm>
        <a:off x="2434214" y="802342"/>
        <a:ext cx="686488" cy="400453"/>
      </dsp:txXfrm>
    </dsp:sp>
    <dsp:sp modelId="{FABBF985-8A92-4B71-BBB6-C9AA439EDF10}">
      <dsp:nvSpPr>
        <dsp:cNvPr id="0" name=""/>
        <dsp:cNvSpPr/>
      </dsp:nvSpPr>
      <dsp:spPr>
        <a:xfrm>
          <a:off x="2611591" y="1302836"/>
          <a:ext cx="686488" cy="400453"/>
        </a:xfrm>
        <a:prstGeom prst="rect">
          <a:avLst/>
        </a:prstGeom>
        <a:solidFill>
          <a:schemeClr val="accen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080" tIns="5080" rIns="5080" bIns="508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800" kern="1200" baseline="0">
              <a:latin typeface="Times New Roman" panose="02020603050405020304" pitchFamily="18" charset="0"/>
              <a:cs typeface="Times New Roman" panose="02020603050405020304" pitchFamily="18" charset="0"/>
            </a:rPr>
            <a:t>Konfigurasi basis data</a:t>
          </a:r>
          <a:endParaRPr lang="en-ID" sz="800" kern="1200">
            <a:latin typeface="Times New Roman" panose="02020603050405020304" pitchFamily="18" charset="0"/>
            <a:cs typeface="Times New Roman" panose="02020603050405020304" pitchFamily="18" charset="0"/>
          </a:endParaRPr>
        </a:p>
      </dsp:txBody>
      <dsp:txXfrm>
        <a:off x="2611591" y="1302836"/>
        <a:ext cx="686488" cy="400453"/>
      </dsp:txXfrm>
    </dsp:sp>
    <dsp:sp modelId="{A9F6C046-2394-4565-A4C8-B5799EB31E55}">
      <dsp:nvSpPr>
        <dsp:cNvPr id="0" name=""/>
        <dsp:cNvSpPr/>
      </dsp:nvSpPr>
      <dsp:spPr>
        <a:xfrm>
          <a:off x="2611591" y="1802197"/>
          <a:ext cx="686488" cy="400453"/>
        </a:xfrm>
        <a:prstGeom prst="rect">
          <a:avLst/>
        </a:prstGeom>
        <a:solidFill>
          <a:schemeClr val="accen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080" tIns="5080" rIns="5080" bIns="508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ID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Membuat</a:t>
          </a:r>
          <a:r>
            <a:rPr lang="en-ID" sz="800" kern="1200" baseline="0">
              <a:latin typeface="Times New Roman" panose="02020603050405020304" pitchFamily="18" charset="0"/>
              <a:cs typeface="Times New Roman" panose="02020603050405020304" pitchFamily="18" charset="0"/>
            </a:rPr>
            <a:t> fungsi login dan </a:t>
          </a:r>
          <a:r>
            <a:rPr lang="en-US" sz="800" kern="1200" baseline="0">
              <a:latin typeface="Times New Roman" panose="02020603050405020304" pitchFamily="18" charset="0"/>
              <a:cs typeface="Times New Roman" panose="02020603050405020304" pitchFamily="18" charset="0"/>
            </a:rPr>
            <a:t>sign up </a:t>
          </a:r>
          <a:endParaRPr lang="en-ID" sz="800" kern="1200">
            <a:latin typeface="Times New Roman" panose="02020603050405020304" pitchFamily="18" charset="0"/>
            <a:cs typeface="Times New Roman" panose="02020603050405020304" pitchFamily="18" charset="0"/>
          </a:endParaRPr>
        </a:p>
      </dsp:txBody>
      <dsp:txXfrm>
        <a:off x="2611591" y="1802197"/>
        <a:ext cx="686488" cy="400453"/>
      </dsp:txXfrm>
    </dsp:sp>
    <dsp:sp modelId="{DD7399C2-3DC6-4907-AE98-E7CE551386E0}">
      <dsp:nvSpPr>
        <dsp:cNvPr id="0" name=""/>
        <dsp:cNvSpPr/>
      </dsp:nvSpPr>
      <dsp:spPr>
        <a:xfrm>
          <a:off x="2611591" y="2301558"/>
          <a:ext cx="686488" cy="400453"/>
        </a:xfrm>
        <a:prstGeom prst="rect">
          <a:avLst/>
        </a:prstGeom>
        <a:solidFill>
          <a:schemeClr val="accen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080" tIns="5080" rIns="5080" bIns="508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ID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Manajemen user profile</a:t>
          </a:r>
        </a:p>
      </dsp:txBody>
      <dsp:txXfrm>
        <a:off x="2611591" y="2301558"/>
        <a:ext cx="686488" cy="400453"/>
      </dsp:txXfrm>
    </dsp:sp>
    <dsp:sp modelId="{B1F52368-BDBC-4866-814B-2FE1F90FA82B}">
      <dsp:nvSpPr>
        <dsp:cNvPr id="0" name=""/>
        <dsp:cNvSpPr/>
      </dsp:nvSpPr>
      <dsp:spPr>
        <a:xfrm>
          <a:off x="2611591" y="2799946"/>
          <a:ext cx="686488" cy="400453"/>
        </a:xfrm>
        <a:prstGeom prst="rect">
          <a:avLst/>
        </a:prstGeom>
        <a:solidFill>
          <a:schemeClr val="accen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080" tIns="5080" rIns="5080" bIns="508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ID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Fungsi presensi</a:t>
          </a:r>
        </a:p>
      </dsp:txBody>
      <dsp:txXfrm>
        <a:off x="2611591" y="2799946"/>
        <a:ext cx="686488" cy="400453"/>
      </dsp:txXfrm>
    </dsp:sp>
    <dsp:sp modelId="{63CF1C28-6EAB-498F-8819-18B91C47C1A2}">
      <dsp:nvSpPr>
        <dsp:cNvPr id="0" name=""/>
        <dsp:cNvSpPr/>
      </dsp:nvSpPr>
      <dsp:spPr>
        <a:xfrm>
          <a:off x="3467771" y="806270"/>
          <a:ext cx="686488" cy="400453"/>
        </a:xfrm>
        <a:prstGeom prst="rect">
          <a:avLst/>
        </a:prstGeom>
        <a:solidFill>
          <a:schemeClr val="accen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080" tIns="5080" rIns="5080" bIns="508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ID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Testing</a:t>
          </a:r>
        </a:p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ID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3 Hari</a:t>
          </a:r>
        </a:p>
      </dsp:txBody>
      <dsp:txXfrm>
        <a:off x="3467771" y="806270"/>
        <a:ext cx="686488" cy="400453"/>
      </dsp:txXfrm>
    </dsp:sp>
    <dsp:sp modelId="{032FB7D7-C085-4D2E-80AC-D6AF089F57D6}">
      <dsp:nvSpPr>
        <dsp:cNvPr id="0" name=""/>
        <dsp:cNvSpPr/>
      </dsp:nvSpPr>
      <dsp:spPr>
        <a:xfrm>
          <a:off x="3634165" y="1306764"/>
          <a:ext cx="686488" cy="400453"/>
        </a:xfrm>
        <a:prstGeom prst="rect">
          <a:avLst/>
        </a:prstGeom>
        <a:solidFill>
          <a:schemeClr val="accen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080" tIns="5080" rIns="5080" bIns="508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800" kern="1200" baseline="0">
              <a:latin typeface="Times New Roman" panose="02020603050405020304" pitchFamily="18" charset="0"/>
              <a:cs typeface="Times New Roman" panose="02020603050405020304" pitchFamily="18" charset="0"/>
            </a:rPr>
            <a:t>Debugging </a:t>
          </a:r>
          <a:endParaRPr lang="en-ID" sz="800" kern="1200">
            <a:latin typeface="Times New Roman" panose="02020603050405020304" pitchFamily="18" charset="0"/>
            <a:cs typeface="Times New Roman" panose="02020603050405020304" pitchFamily="18" charset="0"/>
          </a:endParaRPr>
        </a:p>
      </dsp:txBody>
      <dsp:txXfrm>
        <a:off x="3634165" y="1306764"/>
        <a:ext cx="686488" cy="400453"/>
      </dsp:txXfrm>
    </dsp:sp>
    <dsp:sp modelId="{B826E85B-D3AF-4FB2-BFF6-9DA41152700F}">
      <dsp:nvSpPr>
        <dsp:cNvPr id="0" name=""/>
        <dsp:cNvSpPr/>
      </dsp:nvSpPr>
      <dsp:spPr>
        <a:xfrm>
          <a:off x="3634165" y="1806125"/>
          <a:ext cx="686488" cy="400453"/>
        </a:xfrm>
        <a:prstGeom prst="rect">
          <a:avLst/>
        </a:prstGeom>
        <a:solidFill>
          <a:schemeClr val="accen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080" tIns="5080" rIns="5080" bIns="508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800" kern="1200" baseline="0">
              <a:latin typeface="Times New Roman" panose="02020603050405020304" pitchFamily="18" charset="0"/>
              <a:cs typeface="Times New Roman" panose="02020603050405020304" pitchFamily="18" charset="0"/>
            </a:rPr>
            <a:t>Implementasi</a:t>
          </a:r>
          <a:endParaRPr lang="en-ID" sz="800" kern="1200">
            <a:latin typeface="Times New Roman" panose="02020603050405020304" pitchFamily="18" charset="0"/>
            <a:cs typeface="Times New Roman" panose="02020603050405020304" pitchFamily="18" charset="0"/>
          </a:endParaRPr>
        </a:p>
      </dsp:txBody>
      <dsp:txXfrm>
        <a:off x="3634165" y="1806125"/>
        <a:ext cx="686488" cy="400453"/>
      </dsp:txXfrm>
    </dsp:sp>
    <dsp:sp modelId="{57037B52-E582-4FED-8037-0BC49F9D6AEB}">
      <dsp:nvSpPr>
        <dsp:cNvPr id="0" name=""/>
        <dsp:cNvSpPr/>
      </dsp:nvSpPr>
      <dsp:spPr>
        <a:xfrm>
          <a:off x="4648291" y="803498"/>
          <a:ext cx="686488" cy="400453"/>
        </a:xfrm>
        <a:prstGeom prst="rect">
          <a:avLst/>
        </a:prstGeom>
        <a:solidFill>
          <a:schemeClr val="accen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080" tIns="5080" rIns="5080" bIns="508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Pemeliharaan </a:t>
          </a:r>
          <a:endParaRPr lang="en-ID" sz="800" kern="1200">
            <a:latin typeface="Times New Roman" panose="02020603050405020304" pitchFamily="18" charset="0"/>
            <a:cs typeface="Times New Roman" panose="02020603050405020304" pitchFamily="18" charset="0"/>
          </a:endParaRPr>
        </a:p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id-ID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2</a:t>
          </a:r>
          <a:r>
            <a:rPr lang="en-ID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 Hari</a:t>
          </a:r>
        </a:p>
      </dsp:txBody>
      <dsp:txXfrm>
        <a:off x="4648291" y="803498"/>
        <a:ext cx="686488" cy="400453"/>
      </dsp:txXfrm>
    </dsp:sp>
  </dsp:spTree>
</dsp:drawing>
</file>

<file path=word/diagrams/layout1.xml><?xml version="1.0" encoding="utf-8"?>
<dgm:layoutDef xmlns:dgm="http://schemas.openxmlformats.org/drawingml/2006/diagram" xmlns:a="http://schemas.openxmlformats.org/drawingml/2006/main" uniqueId="urn:microsoft.com/office/officeart/2005/8/layout/orgChart1">
  <dgm:title val=""/>
  <dgm:desc val=""/>
  <dgm:catLst>
    <dgm:cat type="hierarchy" pri="1000"/>
    <dgm:cat type="convert" pri="6000"/>
  </dgm:catLst>
  <dgm:sampData>
    <dgm:dataModel>
      <dgm:ptLst>
        <dgm:pt modelId="0" type="doc"/>
        <dgm:pt modelId="1">
          <dgm:prSet phldr="1"/>
        </dgm:pt>
        <dgm:pt modelId="2" type="asst">
          <dgm:prSet phldr="1"/>
        </dgm:pt>
        <dgm:pt modelId="3">
          <dgm:prSet phldr="1"/>
        </dgm:pt>
        <dgm:pt modelId="4">
          <dgm:prSet phldr="1"/>
        </dgm:pt>
        <dgm:pt modelId="5">
          <dgm:prSet phldr="1"/>
        </dgm:pt>
      </dgm:ptLst>
      <dgm:cxnLst>
        <dgm:cxn modelId="5" srcId="0" destId="1" srcOrd="0" destOrd="0"/>
        <dgm:cxn modelId="6" srcId="1" destId="2" srcOrd="0" destOrd="0"/>
        <dgm:cxn modelId="7" srcId="1" destId="3" srcOrd="1" destOrd="0"/>
        <dgm:cxn modelId="8" srcId="1" destId="4" srcOrd="2" destOrd="0"/>
        <dgm:cxn modelId="9" srcId="1" destId="5" srcOrd="3" destOrd="0"/>
      </dgm:cxnLst>
      <dgm:bg/>
      <dgm:whole/>
    </dgm:dataModel>
  </dgm:sampData>
  <dgm:styleData>
    <dgm:dataModel>
      <dgm:ptLst>
        <dgm:pt modelId="0" type="doc"/>
        <dgm:pt modelId="1"/>
        <dgm:pt modelId="12"/>
        <dgm:pt modelId="13"/>
      </dgm:ptLst>
      <dgm:cxnLst>
        <dgm:cxn modelId="2" srcId="0" destId="1" srcOrd="0" destOrd="0"/>
        <dgm:cxn modelId="16" srcId="1" destId="12" srcOrd="1" destOrd="0"/>
        <dgm:cxn modelId="17" srcId="1" destId="13" srcOrd="2" destOrd="0"/>
      </dgm:cxnLst>
      <dgm:bg/>
      <dgm:whole/>
    </dgm:dataModel>
  </dgm:styleData>
  <dgm:clrData>
    <dgm:dataModel>
      <dgm:ptLst>
        <dgm:pt modelId="0" type="doc"/>
        <dgm:pt modelId="1"/>
        <dgm:pt modelId="11" type="asst"/>
        <dgm:pt modelId="12"/>
        <dgm:pt modelId="13"/>
        <dgm:pt modelId="14"/>
      </dgm:ptLst>
      <dgm:cxnLst>
        <dgm:cxn modelId="2" srcId="0" destId="1" srcOrd="0" destOrd="0"/>
        <dgm:cxn modelId="15" srcId="1" destId="11" srcOrd="0" destOrd="0"/>
        <dgm:cxn modelId="16" srcId="1" destId="12" srcOrd="1" destOrd="0"/>
        <dgm:cxn modelId="17" srcId="1" destId="13" srcOrd="2" destOrd="0"/>
        <dgm:cxn modelId="18" srcId="1" destId="14" srcOrd="2" destOrd="0"/>
      </dgm:cxnLst>
      <dgm:bg/>
      <dgm:whole/>
    </dgm:dataModel>
  </dgm:clrData>
  <dgm:layoutNode name="hierChild1">
    <dgm:varLst>
      <dgm:orgChart val="1"/>
      <dgm:chPref val="1"/>
      <dgm:dir/>
      <dgm:animOne val="branch"/>
      <dgm:animLvl val="lvl"/>
      <dgm:resizeHandles/>
    </dgm:varLst>
    <dgm:choose name="Name0">
      <dgm:if name="Name1" func="var" arg="dir" op="equ" val="norm">
        <dgm:alg type="hierChild">
          <dgm:param type="linDir" val="fromL"/>
        </dgm:alg>
      </dgm:if>
      <dgm:else name="Name2">
        <dgm:alg type="hierChild">
          <dgm:param type="linDir" val="fromR"/>
        </dgm:alg>
      </dgm:else>
    </dgm:choose>
    <dgm:shape xmlns:r="http://schemas.openxmlformats.org/officeDocument/2006/relationships" r:blip="">
      <dgm:adjLst/>
    </dgm:shape>
    <dgm:presOf/>
    <dgm:constrLst>
      <dgm:constr type="w" for="des" forName="rootComposite1" refType="w" fact="10"/>
      <dgm:constr type="h" for="des" forName="rootComposite1" refType="w" refFor="des" refForName="rootComposite1" fact="0.5"/>
      <dgm:constr type="w" for="des" forName="rootComposite" refType="w" fact="10"/>
      <dgm:constr type="h" for="des" forName="rootComposite" refType="w" refFor="des" refForName="rootComposite1" fact="0.5"/>
      <dgm:constr type="w" for="des" forName="rootComposite3" refType="w" fact="10"/>
      <dgm:constr type="h" for="des" forName="rootComposite3" refType="w" refFor="des" refForName="rootComposite1" fact="0.5"/>
      <dgm:constr type="primFontSz" for="des" ptType="node" op="equ"/>
      <dgm:constr type="sp" for="des" op="equ"/>
      <dgm:constr type="sp" for="des" forName="hierRoot1" refType="w" refFor="des" refForName="rootComposite1" fact="0.21"/>
      <dgm:constr type="sp" for="des" forName="hierRoot2" refType="sp" refFor="des" refForName="hierRoot1"/>
      <dgm:constr type="sp" for="des" forName="hierRoot3" refType="sp" refFor="des" refForName="hierRoot1"/>
      <dgm:constr type="sibSp" refType="w" refFor="des" refForName="rootComposite1" fact="0.21"/>
      <dgm:constr type="sibSp" for="des" forName="hierChild2" refType="sibSp"/>
      <dgm:constr type="sibSp" for="des" forName="hierChild3" refType="sibSp"/>
      <dgm:constr type="sibSp" for="des" forName="hierChild4" refType="sibSp"/>
      <dgm:constr type="sibSp" for="des" forName="hierChild5" refType="sibSp"/>
      <dgm:constr type="sibSp" for="des" forName="hierChild6" refType="sibSp"/>
      <dgm:constr type="sibSp" for="des" forName="hierChild7" refType="sibSp"/>
      <dgm:constr type="secSibSp" refType="w" refFor="des" refForName="rootComposite1" fact="0.21"/>
      <dgm:constr type="secSibSp" for="des" forName="hierChild2" refType="secSibSp"/>
      <dgm:constr type="secSibSp" for="des" forName="hierChild3" refType="secSibSp"/>
      <dgm:constr type="secSibSp" for="des" forName="hierChild4" refType="secSibSp"/>
      <dgm:constr type="secSibSp" for="des" forName="hierChild5" refType="secSibSp"/>
      <dgm:constr type="secSibSp" for="des" forName="hierChild6" refType="secSibSp"/>
      <dgm:constr type="secSibSp" for="des" forName="hierChild7" refType="secSibSp"/>
    </dgm:constrLst>
    <dgm:ruleLst/>
    <dgm:forEach name="Name3" axis="ch">
      <dgm:forEach name="Name4" axis="self" ptType="node">
        <dgm:layoutNode name="hierRoot1">
          <dgm:varLst>
            <dgm:hierBranch val="init"/>
          </dgm:varLst>
          <dgm:choose name="Name5">
            <dgm:if name="Name6" func="var" arg="hierBranch" op="equ" val="l">
              <dgm:choose name="Name7">
                <dgm:if name="Name8" axis="ch" ptType="asst" func="cnt" op="gte" val="1">
                  <dgm:alg type="hierRoot">
                    <dgm:param type="hierAlign" val="tR"/>
                  </dgm:alg>
                  <dgm:constrLst>
                    <dgm:constr type="alignOff" val="0.65"/>
                  </dgm:constrLst>
                </dgm:if>
                <dgm:else name="Name9">
                  <dgm:alg type="hierRoot">
                    <dgm:param type="hierAlign" val="tR"/>
                  </dgm:alg>
                  <dgm:constrLst>
                    <dgm:constr type="alignOff" val="0.25"/>
                  </dgm:constrLst>
                </dgm:else>
              </dgm:choose>
            </dgm:if>
            <dgm:if name="Name10" func="var" arg="hierBranch" op="equ" val="r">
              <dgm:choose name="Name11">
                <dgm:if name="Name12" axis="ch" ptType="asst" func="cnt" op="gte" val="1">
                  <dgm:alg type="hierRoot">
                    <dgm:param type="hierAlign" val="tL"/>
                  </dgm:alg>
                  <dgm:constrLst>
                    <dgm:constr type="alignOff" val="0.65"/>
                  </dgm:constrLst>
                </dgm:if>
                <dgm:else name="Name13">
                  <dgm:alg type="hierRoot">
                    <dgm:param type="hierAlign" val="tL"/>
                  </dgm:alg>
                  <dgm:constrLst>
                    <dgm:constr type="alignOff" val="0.25"/>
                  </dgm:constrLst>
                </dgm:else>
              </dgm:choose>
            </dgm:if>
            <dgm:if name="Name14" func="var" arg="hierBranch" op="equ" val="hang">
              <dgm:alg type="hierRoot"/>
              <dgm:constrLst>
                <dgm:constr type="alignOff" val="0.65"/>
              </dgm:constrLst>
            </dgm:if>
            <dgm:else name="Name15">
              <dgm:alg type="hierRoot"/>
              <dgm:constrLst>
                <dgm:constr type="alignOff"/>
                <dgm:constr type="bendDist" for="des" ptType="parTrans" refType="sp" fact="0.5"/>
              </dgm:constrLst>
            </dgm:else>
          </dgm:choose>
          <dgm:shape xmlns:r="http://schemas.openxmlformats.org/officeDocument/2006/relationships" r:blip="">
            <dgm:adjLst/>
          </dgm:shape>
          <dgm:presOf/>
          <dgm:ruleLst/>
          <dgm:layoutNode name="rootComposite1">
            <dgm:alg type="composite"/>
            <dgm:shape xmlns:r="http://schemas.openxmlformats.org/officeDocument/2006/relationships" r:blip="">
              <dgm:adjLst/>
            </dgm:shape>
            <dgm:presOf axis="self" ptType="node" cnt="1"/>
            <dgm:choose name="Name16">
              <dgm:if name="Name17" func="var" arg="hierBranch" op="equ" val="init">
                <dgm:constrLst>
                  <dgm:constr type="l" for="ch" forName="rootText1"/>
                  <dgm:constr type="t" for="ch" forName="rootText1"/>
                  <dgm:constr type="w" for="ch" forName="rootText1" refType="w"/>
                  <dgm:constr type="h" for="ch" forName="rootText1" refType="h"/>
                  <dgm:constr type="l" for="ch" forName="rootConnector1"/>
                  <dgm:constr type="t" for="ch" forName="rootConnector1"/>
                  <dgm:constr type="w" for="ch" forName="rootConnector1" refType="w" refFor="ch" refForName="rootText1" fact="0.2"/>
                  <dgm:constr type="h" for="ch" forName="rootConnector1" refType="h" refFor="ch" refForName="rootText1"/>
                </dgm:constrLst>
              </dgm:if>
              <dgm:if name="Name18" func="var" arg="hierBranch" op="equ" val="l">
                <dgm:constrLst>
                  <dgm:constr type="l" for="ch" forName="rootText1"/>
                  <dgm:constr type="t" for="ch" forName="rootText1"/>
                  <dgm:constr type="w" for="ch" forName="rootText1" refType="w"/>
                  <dgm:constr type="h" for="ch" forName="rootText1" refType="h"/>
                  <dgm:constr type="r" for="ch" forName="rootConnector1" refType="w"/>
                  <dgm:constr type="t" for="ch" forName="rootConnector1"/>
                  <dgm:constr type="w" for="ch" forName="rootConnector1" refType="w" refFor="ch" refForName="rootText1" fact="0.2"/>
                  <dgm:constr type="h" for="ch" forName="rootConnector1" refType="h" refFor="ch" refForName="rootText1"/>
                </dgm:constrLst>
              </dgm:if>
              <dgm:if name="Name19" func="var" arg="hierBranch" op="equ" val="r">
                <dgm:constrLst>
                  <dgm:constr type="l" for="ch" forName="rootText1"/>
                  <dgm:constr type="t" for="ch" forName="rootText1"/>
                  <dgm:constr type="w" for="ch" forName="rootText1" refType="w"/>
                  <dgm:constr type="h" for="ch" forName="rootText1" refType="h"/>
                  <dgm:constr type="l" for="ch" forName="rootConnector1"/>
                  <dgm:constr type="t" for="ch" forName="rootConnector1"/>
                  <dgm:constr type="w" for="ch" forName="rootConnector1" refType="w" refFor="ch" refForName="rootText1" fact="0.2"/>
                  <dgm:constr type="h" for="ch" forName="rootConnector1" refType="h" refFor="ch" refForName="rootText1"/>
                </dgm:constrLst>
              </dgm:if>
              <dgm:else name="Name20">
                <dgm:constrLst>
                  <dgm:constr type="l" for="ch" forName="rootText1"/>
                  <dgm:constr type="t" for="ch" forName="rootText1"/>
                  <dgm:constr type="w" for="ch" forName="rootText1" refType="w"/>
                  <dgm:constr type="h" for="ch" forName="rootText1" refType="h"/>
                  <dgm:constr type="r" for="ch" forName="rootConnector1" refType="w"/>
                  <dgm:constr type="t" for="ch" forName="rootConnector1"/>
                  <dgm:constr type="w" for="ch" forName="rootConnector1" refType="w" refFor="ch" refForName="rootText1" fact="0.2"/>
                  <dgm:constr type="h" for="ch" forName="rootConnector1" refType="h" refFor="ch" refForName="rootText1"/>
                </dgm:constrLst>
              </dgm:else>
            </dgm:choose>
            <dgm:ruleLst/>
            <dgm:layoutNode name="rootText1" styleLbl="node0">
              <dgm:varLst>
                <dgm:chPref val="3"/>
              </dgm:varLst>
              <dgm:alg type="tx"/>
              <dgm:shape xmlns:r="http://schemas.openxmlformats.org/officeDocument/2006/relationships" type="rect" r:blip="">
                <dgm:adjLst/>
              </dgm:shape>
              <dgm:presOf axis="self" ptType="node" cnt="1"/>
              <dgm:constrLst>
                <dgm:constr type="primFontSz" val="65"/>
                <dgm:constr type="lMarg" refType="primFontSz" fact="0.05"/>
                <dgm:constr type="rMarg" refType="primFontSz" fact="0.05"/>
                <dgm:constr type="tMarg" refType="primFontSz" fact="0.05"/>
                <dgm:constr type="bMarg" refType="primFontSz" fact="0.05"/>
              </dgm:constrLst>
              <dgm:ruleLst>
                <dgm:rule type="primFontSz" val="5" fact="NaN" max="NaN"/>
              </dgm:ruleLst>
            </dgm:layoutNode>
            <dgm:layoutNode name="rootConnector1" moveWith="rootText1">
              <dgm:alg type="sp"/>
              <dgm:shape xmlns:r="http://schemas.openxmlformats.org/officeDocument/2006/relationships" type="rect" r:blip="" hideGeom="1">
                <dgm:adjLst/>
              </dgm:shape>
              <dgm:presOf axis="self" ptType="node" cnt="1"/>
              <dgm:constrLst/>
              <dgm:ruleLst/>
            </dgm:layoutNode>
          </dgm:layoutNode>
          <dgm:layoutNode name="hierChild2">
            <dgm:choose name="Name21">
              <dgm:if name="Name22" func="var" arg="hierBranch" op="equ" val="l">
                <dgm:alg type="hierChild">
                  <dgm:param type="chAlign" val="r"/>
                  <dgm:param type="linDir" val="fromT"/>
                </dgm:alg>
              </dgm:if>
              <dgm:if name="Name23" func="var" arg="hierBranch" op="equ" val="r">
                <dgm:alg type="hierChild">
                  <dgm:param type="chAlign" val="l"/>
                  <dgm:param type="linDir" val="fromT"/>
                </dgm:alg>
              </dgm:if>
              <dgm:if name="Name24" func="var" arg="hierBranch" op="equ" val="hang">
                <dgm:choose name="Name25">
                  <dgm:if name="Name26" func="var" arg="dir" op="equ" val="norm">
                    <dgm:alg type="hierChild">
                      <dgm:param type="chAlign" val="l"/>
                      <dgm:param type="linDir" val="fromL"/>
                      <dgm:param type="secChAlign" val="t"/>
                      <dgm:param type="secLinDir" val="fromT"/>
                    </dgm:alg>
                  </dgm:if>
                  <dgm:else name="Name27">
                    <dgm:alg type="hierChild">
                      <dgm:param type="chAlign" val="l"/>
                      <dgm:param type="linDir" val="fromR"/>
                      <dgm:param type="secChAlign" val="t"/>
                      <dgm:param type="secLinDir" val="fromT"/>
                    </dgm:alg>
                  </dgm:else>
                </dgm:choose>
              </dgm:if>
              <dgm:else name="Name28">
                <dgm:choose name="Name29">
                  <dgm:if name="Name30" func="var" arg="dir" op="equ" val="norm">
                    <dgm:alg type="hierChild"/>
                  </dgm:if>
                  <dgm:else name="Name31">
                    <dgm:alg type="hierChild">
                      <dgm:param type="linDir" val="fromR"/>
                    </dgm:alg>
                  </dgm:else>
                </dgm:choose>
              </dgm:else>
            </dgm:choose>
            <dgm:shape xmlns:r="http://schemas.openxmlformats.org/officeDocument/2006/relationships" r:blip="">
              <dgm:adjLst/>
            </dgm:shape>
            <dgm:presOf/>
            <dgm:constrLst/>
            <dgm:ruleLst/>
            <dgm:forEach name="rep2a" axis="ch" ptType="nonAsst">
              <dgm:forEach name="Name32" axis="precedSib" ptType="parTrans" st="-1" cnt="1">
                <dgm:choose name="Name33">
                  <dgm:if name="Name34" func="var" arg="hierBranch" op="equ" val="std">
                    <dgm:layoutNode name="Name35">
                      <dgm:alg type="conn">
                        <dgm:param type="connRout" val="bend"/>
                        <dgm:param type="dim" val="1D"/>
                        <dgm:param type="endSty" val="noArr"/>
                        <dgm:param type="begPts" val="bCtr"/>
                        <dgm:param type="endPts" val="tCtr"/>
                        <dgm:param type="bendPt" val="end"/>
                      </dgm:alg>
                      <dgm:shape xmlns:r="http://schemas.openxmlformats.org/officeDocument/2006/relationships" type="conn" r:blip="" zOrderOff="-99999">
                        <dgm:adjLst/>
                      </dgm:shape>
                      <dgm:presOf axis="self"/>
                      <dgm:constrLst>
                        <dgm:constr type="begPad"/>
                        <dgm:constr type="endPad"/>
                      </dgm:constrLst>
                      <dgm:ruleLst/>
                    </dgm:layoutNode>
                  </dgm:if>
                  <dgm:if name="Name36" func="var" arg="hierBranch" op="equ" val="init">
                    <dgm:layoutNode name="Name37">
                      <dgm:choose name="Name38">
                        <dgm:if name="Name39" axis="self" func="depth" op="lte" val="2">
                          <dgm:alg type="conn">
                            <dgm:param type="connRout" val="bend"/>
                            <dgm:param type="dim" val="1D"/>
                            <dgm:param type="endSty" val="noArr"/>
                            <dgm:param type="begPts" val="bCtr"/>
                            <dgm:param type="endPts" val="tCtr"/>
                            <dgm:param type="bendPt" val="end"/>
                          </dgm:alg>
                        </dgm:if>
                        <dgm:else name="Name40">
                          <dgm:choose name="Name41">
                            <dgm:if name="Name42" axis="par des" func="maxDepth" op="lte" val="1">
                              <dgm:choose name="Name43">
                                <dgm:if name="Name44" axis="par ch" ptType="node asst" func="cnt" op="gte" val="1">
                                  <dgm:alg type="conn">
                                    <dgm:param type="connRout" val="bend"/>
                                    <dgm:param type="dim" val="1D"/>
                                    <dgm:param type="endSty" val="noArr"/>
                                    <dgm:param type="begPts" val="bCtr"/>
                                    <dgm:param type="endPts" val="midL midR"/>
                                  </dgm:alg>
                                </dgm:if>
                                <dgm:else name="Name45">
                                  <dgm:alg type="conn">
                                    <dgm:param type="connRout" val="bend"/>
                                    <dgm:param type="dim" val="1D"/>
                                    <dgm:param type="endSty" val="noArr"/>
                                    <dgm:param type="begPts" val="bCtr"/>
                                    <dgm:param type="endPts" val="midL midR"/>
                                    <dgm:param type="srcNode" val="rootConnector"/>
                                  </dgm:alg>
                                </dgm:else>
                              </dgm:choose>
                            </dgm:if>
                            <dgm:else name="Name46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tCtr"/>
                                <dgm:param type="bendPt" val="end"/>
                              </dgm:alg>
                            </dgm:else>
                          </dgm:choose>
                        </dgm:else>
                      </dgm:choose>
                      <dgm:shape xmlns:r="http://schemas.openxmlformats.org/officeDocument/2006/relationships" type="conn" r:blip="" zOrderOff="-99999">
                        <dgm:adjLst/>
                      </dgm:shape>
                      <dgm:presOf axis="self"/>
                      <dgm:constrLst>
                        <dgm:constr type="begPad"/>
                        <dgm:constr type="endPad"/>
                      </dgm:constrLst>
                      <dgm:ruleLst/>
                    </dgm:layoutNode>
                  </dgm:if>
                  <dgm:if name="Name47" func="var" arg="hierBranch" op="equ" val="hang">
                    <dgm:layoutNode name="Name48">
                      <dgm:alg type="conn">
                        <dgm:param type="connRout" val="bend"/>
                        <dgm:param type="dim" val="1D"/>
                        <dgm:param type="endSty" val="noArr"/>
                        <dgm:param type="begPts" val="bCtr"/>
                        <dgm:param type="endPts" val="midL midR"/>
                      </dgm:alg>
                      <dgm:shape xmlns:r="http://schemas.openxmlformats.org/officeDocument/2006/relationships" type="conn" r:blip="" zOrderOff="-99999">
                        <dgm:adjLst/>
                      </dgm:shape>
                      <dgm:presOf axis="self"/>
                      <dgm:constrLst>
                        <dgm:constr type="begPad"/>
                        <dgm:constr type="endPad"/>
                      </dgm:constrLst>
                      <dgm:ruleLst/>
                    </dgm:layoutNode>
                  </dgm:if>
                  <dgm:else name="Name49">
                    <dgm:layoutNode name="Name50">
                      <dgm:choose name="Name51">
                        <dgm:if name="Name52" axis="self" func="depth" op="lte" val="2">
                          <dgm:choose name="Name53">
                            <dgm:if name="Name54" axis="par ch" ptType="node asst" func="cnt" op="gte" val="1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midL midR"/>
                              </dgm:alg>
                            </dgm:if>
                            <dgm:else name="Name55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midL midR"/>
                                <dgm:param type="srcNode" val="rootConnector1"/>
                              </dgm:alg>
                            </dgm:else>
                          </dgm:choose>
                        </dgm:if>
                        <dgm:else name="Name56">
                          <dgm:choose name="Name57">
                            <dgm:if name="Name58" axis="par ch" ptType="node asst" func="cnt" op="gte" val="1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midL midR"/>
                              </dgm:alg>
                            </dgm:if>
                            <dgm:else name="Name59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midL midR"/>
                                <dgm:param type="srcNode" val="rootConnector"/>
                              </dgm:alg>
                            </dgm:else>
                          </dgm:choose>
                        </dgm:else>
                      </dgm:choose>
                      <dgm:shape xmlns:r="http://schemas.openxmlformats.org/officeDocument/2006/relationships" type="conn" r:blip="" zOrderOff="-99999">
                        <dgm:adjLst/>
                      </dgm:shape>
                      <dgm:presOf axis="self"/>
                      <dgm:constrLst>
                        <dgm:constr type="begPad"/>
                        <dgm:constr type="endPad"/>
                      </dgm:constrLst>
                      <dgm:ruleLst/>
                    </dgm:layoutNode>
                  </dgm:else>
                </dgm:choose>
              </dgm:forEach>
              <dgm:layoutNode name="hierRoot2">
                <dgm:varLst>
                  <dgm:hierBranch val="init"/>
                </dgm:varLst>
                <dgm:choose name="Name60">
                  <dgm:if name="Name61" func="var" arg="hierBranch" op="equ" val="l">
                    <dgm:choose name="Name62">
                      <dgm:if name="Name63" axis="ch" ptType="asst" func="cnt" op="gte" val="1">
                        <dgm:alg type="hierRoot">
                          <dgm:param type="hierAlign" val="tR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65"/>
                        </dgm:constrLst>
                      </dgm:if>
                      <dgm:else name="Name64">
                        <dgm:alg type="hierRoot">
                          <dgm:param type="hierAlign" val="tR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25"/>
                        </dgm:constrLst>
                      </dgm:else>
                    </dgm:choose>
                  </dgm:if>
                  <dgm:if name="Name65" func="var" arg="hierBranch" op="equ" val="r">
                    <dgm:choose name="Name66">
                      <dgm:if name="Name67" axis="ch" ptType="asst" func="cnt" op="gte" val="1">
                        <dgm:alg type="hierRoot">
                          <dgm:param type="hierAlign" val="tL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65"/>
                        </dgm:constrLst>
                      </dgm:if>
                      <dgm:else name="Name68">
                        <dgm:alg type="hierRoot">
                          <dgm:param type="hierAlign" val="tL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25"/>
                        </dgm:constrLst>
                      </dgm:else>
                    </dgm:choose>
                  </dgm:if>
                  <dgm:if name="Name69" func="var" arg="hierBranch" op="equ" val="std">
                    <dgm:alg type="hierRoot"/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/>
                      <dgm:constr type="bendDist" for="des" ptType="parTrans" refType="sp" fact="0.5"/>
                    </dgm:constrLst>
                  </dgm:if>
                  <dgm:if name="Name70" func="var" arg="hierBranch" op="equ" val="init">
                    <dgm:choose name="Name71">
                      <dgm:if name="Name72" axis="des" func="maxDepth" op="lte" val="1">
                        <dgm:choose name="Name73">
                          <dgm:if name="Name74" axis="ch" ptType="asst" func="cnt" op="gte" val="1">
                            <dgm:alg type="hierRoot">
                              <dgm:param type="hierAlign" val="tL"/>
                            </dgm:alg>
                            <dgm:shape xmlns:r="http://schemas.openxmlformats.org/officeDocument/2006/relationships" r:blip="">
                              <dgm:adjLst/>
                            </dgm:shape>
                            <dgm:presOf/>
                            <dgm:constrLst>
                              <dgm:constr type="alignOff" val="0.65"/>
                            </dgm:constrLst>
                          </dgm:if>
                          <dgm:else name="Name75">
                            <dgm:alg type="hierRoot">
                              <dgm:param type="hierAlign" val="tL"/>
                            </dgm:alg>
                            <dgm:shape xmlns:r="http://schemas.openxmlformats.org/officeDocument/2006/relationships" r:blip="">
                              <dgm:adjLst/>
                            </dgm:shape>
                            <dgm:presOf/>
                            <dgm:constrLst>
                              <dgm:constr type="alignOff" val="0.25"/>
                            </dgm:constrLst>
                          </dgm:else>
                        </dgm:choose>
                      </dgm:if>
                      <dgm:else name="Name76">
                        <dgm:alg type="hierRoot"/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/>
                          <dgm:constr type="bendDist" for="des" ptType="parTrans" refType="sp" fact="0.5"/>
                        </dgm:constrLst>
                      </dgm:else>
                    </dgm:choose>
                  </dgm:if>
                  <dgm:else name="Name77">
                    <dgm:alg type="hierRoot"/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 val="0.65"/>
                    </dgm:constrLst>
                  </dgm:else>
                </dgm:choose>
                <dgm:ruleLst/>
                <dgm:layoutNode name="rootComposite">
                  <dgm:alg type="composite"/>
                  <dgm:shape xmlns:r="http://schemas.openxmlformats.org/officeDocument/2006/relationships" r:blip="">
                    <dgm:adjLst/>
                  </dgm:shape>
                  <dgm:presOf axis="self" ptType="node" cnt="1"/>
                  <dgm:choose name="Name78">
                    <dgm:if name="Name79" func="var" arg="hierBranch" op="equ" val="init">
                      <dgm:constrLst>
                        <dgm:constr type="l" for="ch" forName="rootText"/>
                        <dgm:constr type="t" for="ch" forName="rootText"/>
                        <dgm:constr type="w" for="ch" forName="rootText" refType="w"/>
                        <dgm:constr type="h" for="ch" forName="rootText" refType="h"/>
                        <dgm:constr type="l" for="ch" forName="rootConnector"/>
                        <dgm:constr type="t" for="ch" forName="rootConnector"/>
                        <dgm:constr type="w" for="ch" forName="rootConnector" refType="w" refFor="ch" refForName="rootText" fact="0.2"/>
                        <dgm:constr type="h" for="ch" forName="rootConnector" refType="h" refFor="ch" refForName="rootText"/>
                      </dgm:constrLst>
                    </dgm:if>
                    <dgm:if name="Name80" func="var" arg="hierBranch" op="equ" val="l">
                      <dgm:constrLst>
                        <dgm:constr type="l" for="ch" forName="rootText"/>
                        <dgm:constr type="t" for="ch" forName="rootText"/>
                        <dgm:constr type="w" for="ch" forName="rootText" refType="w"/>
                        <dgm:constr type="h" for="ch" forName="rootText" refType="h"/>
                        <dgm:constr type="r" for="ch" forName="rootConnector" refType="w"/>
                        <dgm:constr type="t" for="ch" forName="rootConnector"/>
                        <dgm:constr type="w" for="ch" forName="rootConnector" refType="w" refFor="ch" refForName="rootText" fact="0.2"/>
                        <dgm:constr type="h" for="ch" forName="rootConnector" refType="h" refFor="ch" refForName="rootText"/>
                      </dgm:constrLst>
                    </dgm:if>
                    <dgm:if name="Name81" func="var" arg="hierBranch" op="equ" val="r">
                      <dgm:constrLst>
                        <dgm:constr type="l" for="ch" forName="rootText"/>
                        <dgm:constr type="t" for="ch" forName="rootText"/>
                        <dgm:constr type="w" for="ch" forName="rootText" refType="w"/>
                        <dgm:constr type="h" for="ch" forName="rootText" refType="h"/>
                        <dgm:constr type="l" for="ch" forName="rootConnector"/>
                        <dgm:constr type="t" for="ch" forName="rootConnector"/>
                        <dgm:constr type="w" for="ch" forName="rootConnector" refType="w" refFor="ch" refForName="rootText" fact="0.2"/>
                        <dgm:constr type="h" for="ch" forName="rootConnector" refType="h" refFor="ch" refForName="rootText"/>
                      </dgm:constrLst>
                    </dgm:if>
                    <dgm:else name="Name82">
                      <dgm:constrLst>
                        <dgm:constr type="l" for="ch" forName="rootText"/>
                        <dgm:constr type="t" for="ch" forName="rootText"/>
                        <dgm:constr type="w" for="ch" forName="rootText" refType="w"/>
                        <dgm:constr type="h" for="ch" forName="rootText" refType="h"/>
                        <dgm:constr type="r" for="ch" forName="rootConnector" refType="w"/>
                        <dgm:constr type="t" for="ch" forName="rootConnector"/>
                        <dgm:constr type="w" for="ch" forName="rootConnector" refType="w" refFor="ch" refForName="rootText" fact="0.2"/>
                        <dgm:constr type="h" for="ch" forName="rootConnector" refType="h" refFor="ch" refForName="rootText"/>
                      </dgm:constrLst>
                    </dgm:else>
                  </dgm:choose>
                  <dgm:ruleLst/>
                  <dgm:layoutNode name="rootText">
                    <dgm:varLst>
                      <dgm:chPref val="3"/>
                    </dgm:varLst>
                    <dgm:alg type="tx"/>
                    <dgm:shape xmlns:r="http://schemas.openxmlformats.org/officeDocument/2006/relationships" type="rect" r:blip="">
                      <dgm:adjLst/>
                    </dgm:shape>
                    <dgm:presOf axis="self" ptType="node" cnt="1"/>
                    <dgm:constrLst>
                      <dgm:constr type="primFontSz" val="65"/>
                      <dgm:constr type="lMarg" refType="primFontSz" fact="0.05"/>
                      <dgm:constr type="rMarg" refType="primFontSz" fact="0.05"/>
                      <dgm:constr type="tMarg" refType="primFontSz" fact="0.05"/>
                      <dgm:constr type="bMarg" refType="primFontSz" fact="0.05"/>
                    </dgm:constrLst>
                    <dgm:ruleLst>
                      <dgm:rule type="primFontSz" val="5" fact="NaN" max="NaN"/>
                    </dgm:ruleLst>
                  </dgm:layoutNode>
                  <dgm:layoutNode name="rootConnector" moveWith="rootText">
                    <dgm:alg type="sp"/>
                    <dgm:shape xmlns:r="http://schemas.openxmlformats.org/officeDocument/2006/relationships" type="rect" r:blip="" hideGeom="1">
                      <dgm:adjLst/>
                    </dgm:shape>
                    <dgm:presOf axis="self" ptType="node" cnt="1"/>
                    <dgm:constrLst/>
                    <dgm:ruleLst/>
                  </dgm:layoutNode>
                </dgm:layoutNode>
                <dgm:layoutNode name="hierChild4">
                  <dgm:choose name="Name83">
                    <dgm:if name="Name84" func="var" arg="hierBranch" op="equ" val="l">
                      <dgm:alg type="hierChild">
                        <dgm:param type="chAlign" val="r"/>
                        <dgm:param type="linDir" val="fromT"/>
                      </dgm:alg>
                    </dgm:if>
                    <dgm:if name="Name85" func="var" arg="hierBranch" op="equ" val="r">
                      <dgm:alg type="hierChild">
                        <dgm:param type="chAlign" val="l"/>
                        <dgm:param type="linDir" val="fromT"/>
                      </dgm:alg>
                    </dgm:if>
                    <dgm:if name="Name86" func="var" arg="hierBranch" op="equ" val="hang">
                      <dgm:choose name="Name87">
                        <dgm:if name="Name88" func="var" arg="dir" op="equ" val="norm">
                          <dgm:alg type="hierChild">
                            <dgm:param type="chAlign" val="l"/>
                            <dgm:param type="linDir" val="fromL"/>
                            <dgm:param type="secChAlign" val="t"/>
                            <dgm:param type="secLinDir" val="fromT"/>
                          </dgm:alg>
                        </dgm:if>
                        <dgm:else name="Name89">
                          <dgm:alg type="hierChild">
                            <dgm:param type="chAlign" val="l"/>
                            <dgm:param type="linDir" val="fromR"/>
                            <dgm:param type="secChAlign" val="t"/>
                            <dgm:param type="secLinDir" val="fromT"/>
                          </dgm:alg>
                        </dgm:else>
                      </dgm:choose>
                    </dgm:if>
                    <dgm:if name="Name90" func="var" arg="hierBranch" op="equ" val="std">
                      <dgm:choose name="Name91">
                        <dgm:if name="Name92" func="var" arg="dir" op="equ" val="norm">
                          <dgm:alg type="hierChild"/>
                        </dgm:if>
                        <dgm:else name="Name93">
                          <dgm:alg type="hierChild">
                            <dgm:param type="linDir" val="fromR"/>
                          </dgm:alg>
                        </dgm:else>
                      </dgm:choose>
                    </dgm:if>
                    <dgm:if name="Name94" func="var" arg="hierBranch" op="equ" val="init">
                      <dgm:choose name="Name95">
                        <dgm:if name="Name96" axis="des" func="maxDepth" op="lte" val="1">
                          <dgm:alg type="hierChild">
                            <dgm:param type="chAlign" val="l"/>
                            <dgm:param type="linDir" val="fromT"/>
                          </dgm:alg>
                        </dgm:if>
                        <dgm:else name="Name97">
                          <dgm:choose name="Name98">
                            <dgm:if name="Name99" func="var" arg="dir" op="equ" val="norm">
                              <dgm:alg type="hierChild"/>
                            </dgm:if>
                            <dgm:else name="Name100">
                              <dgm:alg type="hierChild">
                                <dgm:param type="linDir" val="fromR"/>
                              </dgm:alg>
                            </dgm:else>
                          </dgm:choose>
                        </dgm:else>
                      </dgm:choose>
                    </dgm:if>
                    <dgm:else name="Name101"/>
                  </dgm:choose>
                  <dgm:shape xmlns:r="http://schemas.openxmlformats.org/officeDocument/2006/relationships" r:blip="">
                    <dgm:adjLst/>
                  </dgm:shape>
                  <dgm:presOf/>
                  <dgm:constrLst/>
                  <dgm:ruleLst/>
                  <dgm:forEach name="Name102" ref="rep2a"/>
                </dgm:layoutNode>
                <dgm:layoutNode name="hierChild5">
                  <dgm:choose name="Name103">
                    <dgm:if name="Name104" func="var" arg="dir" op="equ" val="norm">
                      <dgm:alg type="hierChild">
                        <dgm:param type="chAlign" val="l"/>
                        <dgm:param type="linDir" val="fromL"/>
                        <dgm:param type="secChAlign" val="t"/>
                        <dgm:param type="secLinDir" val="fromT"/>
                      </dgm:alg>
                    </dgm:if>
                    <dgm:else name="Name105">
                      <dgm:alg type="hierChild">
                        <dgm:param type="chAlign" val="l"/>
                        <dgm:param type="linDir" val="fromR"/>
                        <dgm:param type="secChAlign" val="t"/>
                        <dgm:param type="secLinDir" val="fromT"/>
                      </dgm:alg>
                    </dgm:else>
                  </dgm:choose>
                  <dgm:shape xmlns:r="http://schemas.openxmlformats.org/officeDocument/2006/relationships" r:blip="">
                    <dgm:adjLst/>
                  </dgm:shape>
                  <dgm:presOf/>
                  <dgm:constrLst/>
                  <dgm:ruleLst/>
                  <dgm:forEach name="Name106" ref="rep2b"/>
                </dgm:layoutNode>
              </dgm:layoutNode>
            </dgm:forEach>
          </dgm:layoutNode>
          <dgm:layoutNode name="hierChild3">
            <dgm:choose name="Name107">
              <dgm:if name="Name108" func="var" arg="dir" op="equ" val="norm">
                <dgm:alg type="hierChild">
                  <dgm:param type="chAlign" val="l"/>
                  <dgm:param type="linDir" val="fromL"/>
                  <dgm:param type="secChAlign" val="t"/>
                  <dgm:param type="secLinDir" val="fromT"/>
                </dgm:alg>
              </dgm:if>
              <dgm:else name="Name109">
                <dgm:alg type="hierChild">
                  <dgm:param type="chAlign" val="l"/>
                  <dgm:param type="linDir" val="fromR"/>
                  <dgm:param type="secChAlign" val="t"/>
                  <dgm:param type="secLinDir" val="fromT"/>
                </dgm:alg>
              </dgm:else>
            </dgm:choose>
            <dgm:shape xmlns:r="http://schemas.openxmlformats.org/officeDocument/2006/relationships" r:blip="">
              <dgm:adjLst/>
            </dgm:shape>
            <dgm:presOf/>
            <dgm:constrLst/>
            <dgm:ruleLst/>
            <dgm:forEach name="rep2b" axis="ch" ptType="asst">
              <dgm:forEach name="Name110" axis="precedSib" ptType="parTrans" st="-1" cnt="1">
                <dgm:layoutNode name="Name111">
                  <dgm:alg type="conn">
                    <dgm:param type="connRout" val="bend"/>
                    <dgm:param type="dim" val="1D"/>
                    <dgm:param type="endSty" val="noArr"/>
                    <dgm:param type="begPts" val="bCtr"/>
                    <dgm:param type="endPts" val="midL midR"/>
                  </dgm:alg>
                  <dgm:shape xmlns:r="http://schemas.openxmlformats.org/officeDocument/2006/relationships" type="conn" r:blip="" zOrderOff="-99999">
                    <dgm:adjLst/>
                  </dgm:shape>
                  <dgm:presOf axis="self"/>
                  <dgm:constrLst>
                    <dgm:constr type="begPad"/>
                    <dgm:constr type="endPad"/>
                  </dgm:constrLst>
                  <dgm:ruleLst/>
                </dgm:layoutNode>
              </dgm:forEach>
              <dgm:layoutNode name="hierRoot3">
                <dgm:varLst>
                  <dgm:hierBranch val="init"/>
                </dgm:varLst>
                <dgm:choose name="Name112">
                  <dgm:if name="Name113" func="var" arg="hierBranch" op="equ" val="l">
                    <dgm:alg type="hierRoot">
                      <dgm:param type="hierAlign" val="tR"/>
                    </dgm:alg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 val="0.65"/>
                    </dgm:constrLst>
                  </dgm:if>
                  <dgm:if name="Name114" func="var" arg="hierBranch" op="equ" val="r">
                    <dgm:alg type="hierRoot">
                      <dgm:param type="hierAlign" val="tL"/>
                    </dgm:alg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 val="0.65"/>
                    </dgm:constrLst>
                  </dgm:if>
                  <dgm:if name="Name115" func="var" arg="hierBranch" op="equ" val="hang">
                    <dgm:alg type="hierRoot"/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 val="0.65"/>
                    </dgm:constrLst>
                  </dgm:if>
                  <dgm:if name="Name116" func="var" arg="hierBranch" op="equ" val="std">
                    <dgm:alg type="hierRoot"/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/>
                      <dgm:constr type="bendDist" for="des" ptType="parTrans" refType="sp" fact="0.5"/>
                    </dgm:constrLst>
                  </dgm:if>
                  <dgm:if name="Name117" func="var" arg="hierBranch" op="equ" val="init">
                    <dgm:choose name="Name118">
                      <dgm:if name="Name119" axis="des" func="maxDepth" op="lte" val="1">
                        <dgm:alg type="hierRoot">
                          <dgm:param type="hierAlign" val="tL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65"/>
                        </dgm:constrLst>
                      </dgm:if>
                      <dgm:else name="Name120">
                        <dgm:alg type="hierRoot"/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/>
                          <dgm:constr type="bendDist" for="des" ptType="parTrans" refType="sp" fact="0.5"/>
                        </dgm:constrLst>
                      </dgm:else>
                    </dgm:choose>
                  </dgm:if>
                  <dgm:else name="Name121"/>
                </dgm:choose>
                <dgm:ruleLst/>
                <dgm:layoutNode name="rootComposite3">
                  <dgm:alg type="composite"/>
                  <dgm:shape xmlns:r="http://schemas.openxmlformats.org/officeDocument/2006/relationships" r:blip="">
                    <dgm:adjLst/>
                  </dgm:shape>
                  <dgm:presOf axis="self" ptType="node" cnt="1"/>
                  <dgm:choose name="Name122">
                    <dgm:if name="Name123" func="var" arg="hierBranch" op="equ" val="init">
                      <dgm:constrLst>
                        <dgm:constr type="l" for="ch" forName="rootText3"/>
                        <dgm:constr type="t" for="ch" forName="rootText3"/>
                        <dgm:constr type="w" for="ch" forName="rootText3" refType="w"/>
                        <dgm:constr type="h" for="ch" forName="rootText3" refType="h"/>
                        <dgm:constr type="l" for="ch" forName="rootConnector3"/>
                        <dgm:constr type="t" for="ch" forName="rootConnector3"/>
                        <dgm:constr type="w" for="ch" forName="rootConnector3" refType="w" refFor="ch" refForName="rootText3" fact="0.2"/>
                        <dgm:constr type="h" for="ch" forName="rootConnector3" refType="h" refFor="ch" refForName="rootText3"/>
                      </dgm:constrLst>
                    </dgm:if>
                    <dgm:if name="Name124" func="var" arg="hierBranch" op="equ" val="l">
                      <dgm:constrLst>
                        <dgm:constr type="l" for="ch" forName="rootText3"/>
                        <dgm:constr type="t" for="ch" forName="rootText3"/>
                        <dgm:constr type="w" for="ch" forName="rootText3" refType="w"/>
                        <dgm:constr type="h" for="ch" forName="rootText3" refType="h"/>
                        <dgm:constr type="r" for="ch" forName="rootConnector3" refType="w"/>
                        <dgm:constr type="t" for="ch" forName="rootConnector3"/>
                        <dgm:constr type="w" for="ch" forName="rootConnector3" refType="w" refFor="ch" refForName="rootText3" fact="0.2"/>
                        <dgm:constr type="h" for="ch" forName="rootConnector3" refType="h" refFor="ch" refForName="rootText3"/>
                      </dgm:constrLst>
                    </dgm:if>
                    <dgm:if name="Name125" func="var" arg="hierBranch" op="equ" val="r">
                      <dgm:constrLst>
                        <dgm:constr type="l" for="ch" forName="rootText3"/>
                        <dgm:constr type="t" for="ch" forName="rootText3"/>
                        <dgm:constr type="w" for="ch" forName="rootText3" refType="w"/>
                        <dgm:constr type="h" for="ch" forName="rootText3" refType="h"/>
                        <dgm:constr type="l" for="ch" forName="rootConnector3"/>
                        <dgm:constr type="t" for="ch" forName="rootConnector3"/>
                        <dgm:constr type="w" for="ch" forName="rootConnector3" refType="w" refFor="ch" refForName="rootText3" fact="0.2"/>
                        <dgm:constr type="h" for="ch" forName="rootConnector3" refType="h" refFor="ch" refForName="rootText3"/>
                      </dgm:constrLst>
                    </dgm:if>
                    <dgm:else name="Name126">
                      <dgm:constrLst>
                        <dgm:constr type="l" for="ch" forName="rootText3"/>
                        <dgm:constr type="t" for="ch" forName="rootText3"/>
                        <dgm:constr type="w" for="ch" forName="rootText3" refType="w"/>
                        <dgm:constr type="h" for="ch" forName="rootText3" refType="h"/>
                        <dgm:constr type="r" for="ch" forName="rootConnector3" refType="w"/>
                        <dgm:constr type="t" for="ch" forName="rootConnector3"/>
                        <dgm:constr type="w" for="ch" forName="rootConnector3" refType="w" refFor="ch" refForName="rootText3" fact="0.2"/>
                        <dgm:constr type="h" for="ch" forName="rootConnector3" refType="h" refFor="ch" refForName="rootText3"/>
                      </dgm:constrLst>
                    </dgm:else>
                  </dgm:choose>
                  <dgm:ruleLst/>
                  <dgm:layoutNode name="rootText3">
                    <dgm:varLst>
                      <dgm:chPref val="3"/>
                    </dgm:varLst>
                    <dgm:alg type="tx"/>
                    <dgm:shape xmlns:r="http://schemas.openxmlformats.org/officeDocument/2006/relationships" type="rect" r:blip="">
                      <dgm:adjLst/>
                    </dgm:shape>
                    <dgm:presOf axis="self" ptType="node" cnt="1"/>
                    <dgm:constrLst>
                      <dgm:constr type="primFontSz" val="65"/>
                      <dgm:constr type="lMarg" refType="primFontSz" fact="0.05"/>
                      <dgm:constr type="rMarg" refType="primFontSz" fact="0.05"/>
                      <dgm:constr type="tMarg" refType="primFontSz" fact="0.05"/>
                      <dgm:constr type="bMarg" refType="primFontSz" fact="0.05"/>
                    </dgm:constrLst>
                    <dgm:ruleLst>
                      <dgm:rule type="primFontSz" val="5" fact="NaN" max="NaN"/>
                    </dgm:ruleLst>
                  </dgm:layoutNode>
                  <dgm:layoutNode name="rootConnector3" moveWith="rootText1">
                    <dgm:alg type="sp"/>
                    <dgm:shape xmlns:r="http://schemas.openxmlformats.org/officeDocument/2006/relationships" type="rect" r:blip="" hideGeom="1">
                      <dgm:adjLst/>
                    </dgm:shape>
                    <dgm:presOf axis="self" ptType="node" cnt="1"/>
                    <dgm:constrLst/>
                    <dgm:ruleLst/>
                  </dgm:layoutNode>
                </dgm:layoutNode>
                <dgm:layoutNode name="hierChild6">
                  <dgm:choose name="Name127">
                    <dgm:if name="Name128" func="var" arg="hierBranch" op="equ" val="l">
                      <dgm:alg type="hierChild">
                        <dgm:param type="chAlign" val="r"/>
                        <dgm:param type="linDir" val="fromT"/>
                      </dgm:alg>
                    </dgm:if>
                    <dgm:if name="Name129" func="var" arg="hierBranch" op="equ" val="r">
                      <dgm:alg type="hierChild">
                        <dgm:param type="chAlign" val="l"/>
                        <dgm:param type="linDir" val="fromT"/>
                      </dgm:alg>
                    </dgm:if>
                    <dgm:if name="Name130" func="var" arg="hierBranch" op="equ" val="hang">
                      <dgm:choose name="Name131">
                        <dgm:if name="Name132" func="var" arg="dir" op="equ" val="norm">
                          <dgm:alg type="hierChild">
                            <dgm:param type="chAlign" val="l"/>
                            <dgm:param type="linDir" val="fromL"/>
                            <dgm:param type="secChAlign" val="t"/>
                            <dgm:param type="secLinDir" val="fromT"/>
                          </dgm:alg>
                        </dgm:if>
                        <dgm:else name="Name133">
                          <dgm:alg type="hierChild">
                            <dgm:param type="chAlign" val="l"/>
                            <dgm:param type="linDir" val="fromR"/>
                            <dgm:param type="secChAlign" val="t"/>
                            <dgm:param type="secLinDir" val="fromT"/>
                          </dgm:alg>
                        </dgm:else>
                      </dgm:choose>
                    </dgm:if>
                    <dgm:if name="Name134" func="var" arg="hierBranch" op="equ" val="std">
                      <dgm:choose name="Name135">
                        <dgm:if name="Name136" func="var" arg="dir" op="equ" val="norm">
                          <dgm:alg type="hierChild"/>
                        </dgm:if>
                        <dgm:else name="Name137">
                          <dgm:alg type="hierChild">
                            <dgm:param type="linDir" val="fromR"/>
                          </dgm:alg>
                        </dgm:else>
                      </dgm:choose>
                    </dgm:if>
                    <dgm:if name="Name138" func="var" arg="hierBranch" op="equ" val="init">
                      <dgm:choose name="Name139">
                        <dgm:if name="Name140" axis="des" func="maxDepth" op="lte" val="1">
                          <dgm:alg type="hierChild">
                            <dgm:param type="chAlign" val="l"/>
                            <dgm:param type="linDir" val="fromT"/>
                          </dgm:alg>
                        </dgm:if>
                        <dgm:else name="Name141">
                          <dgm:alg type="hierChild"/>
                        </dgm:else>
                      </dgm:choose>
                    </dgm:if>
                    <dgm:else name="Name142"/>
                  </dgm:choose>
                  <dgm:shape xmlns:r="http://schemas.openxmlformats.org/officeDocument/2006/relationships" r:blip="">
                    <dgm:adjLst/>
                  </dgm:shape>
                  <dgm:presOf/>
                  <dgm:constrLst/>
                  <dgm:ruleLst/>
                  <dgm:forEach name="Name143" ref="rep2a"/>
                </dgm:layoutNode>
                <dgm:layoutNode name="hierChild7">
                  <dgm:choose name="Name144">
                    <dgm:if name="Name145" func="var" arg="dir" op="equ" val="norm">
                      <dgm:alg type="hierChild">
                        <dgm:param type="chAlign" val="l"/>
                        <dgm:param type="linDir" val="fromL"/>
                        <dgm:param type="secChAlign" val="t"/>
                        <dgm:param type="secLinDir" val="fromT"/>
                      </dgm:alg>
                    </dgm:if>
                    <dgm:else name="Name146">
                      <dgm:alg type="hierChild">
                        <dgm:param type="chAlign" val="l"/>
                        <dgm:param type="linDir" val="fromR"/>
                        <dgm:param type="secChAlign" val="t"/>
                        <dgm:param type="secLinDir" val="fromT"/>
                      </dgm:alg>
                    </dgm:else>
                  </dgm:choose>
                  <dgm:shape xmlns:r="http://schemas.openxmlformats.org/officeDocument/2006/relationships" r:blip="">
                    <dgm:adjLst/>
                  </dgm:shape>
                  <dgm:presOf/>
                  <dgm:constrLst/>
                  <dgm:ruleLst/>
                  <dgm:forEach name="Name147" ref="rep2b"/>
                </dgm:layoutNode>
              </dgm:layoutNode>
            </dgm:forEach>
          </dgm:layoutNode>
        </dgm:layoutNode>
      </dgm:forEach>
    </dgm:forEach>
  </dgm:layoutNode>
</dgm:layoutDef>
</file>

<file path=word/diagrams/quickStyle1.xml><?xml version="1.0" encoding="utf-8"?>
<dgm:styleDef xmlns:dgm="http://schemas.openxmlformats.org/drawingml/2006/diagram" xmlns:a="http://schemas.openxmlformats.org/drawingml/2006/main" uniqueId="urn:microsoft.com/office/officeart/2005/8/quickstyle/simple1">
  <dgm:title val=""/>
  <dgm:desc val=""/>
  <dgm:catLst>
    <dgm:cat type="simple" pri="10100"/>
  </dgm:catLst>
  <dgm:scene3d>
    <a:camera prst="orthographicFront"/>
    <a:lightRig rig="threePt" dir="t"/>
  </dgm:scene3d>
  <dgm:styleLbl name="node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l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ven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tx1"/>
      </a:fontRef>
    </dgm:style>
  </dgm:styleLbl>
  <dgm:styleLbl name="alig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fg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f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b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sibTrans1D1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callout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sst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1D1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2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3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4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con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dk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Shp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revTx">
    <dgm:scene3d>
      <a:camera prst="orthographicFront"/>
      <a:lightRig rig="threePt" dir="t"/>
    </dgm:scene3d>
    <dgm:sp3d/>
    <dgm:txPr/>
    <dgm:style>
      <a:lnRef idx="0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</dgm:styleDef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959CDA6-823F-4783-9FE7-325E3D1E9B8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60</TotalTime>
  <Pages>4</Pages>
  <Words>766</Words>
  <Characters>4367</Characters>
  <Application>Microsoft Office Word</Application>
  <DocSecurity>0</DocSecurity>
  <Lines>36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1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una Dermawan</dc:creator>
  <cp:keywords/>
  <dc:description/>
  <cp:lastModifiedBy>Guna Dermawan</cp:lastModifiedBy>
  <cp:revision>310</cp:revision>
  <cp:lastPrinted>2021-11-19T06:21:00Z</cp:lastPrinted>
  <dcterms:created xsi:type="dcterms:W3CDTF">2021-11-17T09:43:00Z</dcterms:created>
  <dcterms:modified xsi:type="dcterms:W3CDTF">2021-11-19T06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ieee</vt:lpwstr>
  </property>
  <property fmtid="{D5CDD505-2E9C-101B-9397-08002B2CF9AE}" pid="4" name="Mendeley Unique User Id_1">
    <vt:lpwstr>6cfc9795-8ebf-36a6-8d72-ec2526570a63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